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B2F967" w14:textId="4514986F" w:rsidR="00847B42" w:rsidRDefault="00847B42" w:rsidP="00847B42">
      <w:pPr>
        <w:pStyle w:val="Heading1"/>
        <w:rPr>
          <w:lang w:val="en-AU"/>
        </w:rPr>
      </w:pPr>
      <w:bookmarkStart w:id="0" w:name="_GoBack"/>
      <w:bookmarkEnd w:id="0"/>
      <w:r w:rsidRPr="000F70F1">
        <w:rPr>
          <w:lang w:val="en-AU"/>
        </w:rPr>
        <w:t xml:space="preserve">Submission to the Productivity Commission </w:t>
      </w:r>
      <w:r w:rsidR="001245A3" w:rsidRPr="000F70F1">
        <w:rPr>
          <w:lang w:val="en-AU"/>
        </w:rPr>
        <w:t>I</w:t>
      </w:r>
      <w:r w:rsidRPr="000F70F1">
        <w:rPr>
          <w:lang w:val="en-AU"/>
        </w:rPr>
        <w:t xml:space="preserve">nquiry into </w:t>
      </w:r>
      <w:r w:rsidRPr="000F70F1">
        <w:rPr>
          <w:i/>
          <w:lang w:val="en-AU"/>
        </w:rPr>
        <w:t>The Social and Economic Benefits of Improving Mental Health</w:t>
      </w:r>
      <w:r w:rsidRPr="000F70F1">
        <w:rPr>
          <w:lang w:val="en-AU"/>
        </w:rPr>
        <w:t>.</w:t>
      </w:r>
    </w:p>
    <w:p w14:paraId="4228C1F3" w14:textId="30A56923" w:rsidR="00F67912" w:rsidRDefault="00F67912" w:rsidP="00F67912">
      <w:pPr>
        <w:rPr>
          <w:lang w:val="en-AU"/>
        </w:rPr>
      </w:pPr>
    </w:p>
    <w:p w14:paraId="2965AEAD" w14:textId="1CD45CF8" w:rsidR="00F67912" w:rsidRDefault="00F67912" w:rsidP="00F67912">
      <w:pPr>
        <w:pStyle w:val="Heading2"/>
        <w:rPr>
          <w:lang w:val="en-AU"/>
        </w:rPr>
      </w:pPr>
      <w:r w:rsidRPr="000F70F1">
        <w:rPr>
          <w:lang w:val="en-AU"/>
        </w:rPr>
        <w:t>Professor David Coghill</w:t>
      </w:r>
      <w:r>
        <w:rPr>
          <w:lang w:val="en-AU"/>
        </w:rPr>
        <w:t>, Financial Markets Chair of Developmental Mental Health, Department of Paediatrics, Melbourne Medical School, Faculty of Medicine, Dentistry and Health Science, University of Melbourne</w:t>
      </w:r>
    </w:p>
    <w:p w14:paraId="3F4B6C09" w14:textId="77777777" w:rsidR="00F67912" w:rsidRDefault="00F67912" w:rsidP="00F67912">
      <w:pPr>
        <w:pStyle w:val="Heading2"/>
        <w:rPr>
          <w:lang w:val="en-AU"/>
        </w:rPr>
      </w:pPr>
      <w:r w:rsidRPr="000F70F1">
        <w:rPr>
          <w:lang w:val="en-AU"/>
        </w:rPr>
        <w:t>Dr Jemimah Ride</w:t>
      </w:r>
      <w:r>
        <w:rPr>
          <w:lang w:val="en-AU"/>
        </w:rPr>
        <w:t xml:space="preserve">, Health Economist, </w:t>
      </w:r>
      <w:r w:rsidRPr="00F67912">
        <w:rPr>
          <w:lang w:val="en-AU"/>
        </w:rPr>
        <w:t>Melbourne School of Population and Global Health</w:t>
      </w:r>
      <w:r>
        <w:rPr>
          <w:lang w:val="en-AU"/>
        </w:rPr>
        <w:t>, Faculty of Medicine, Dentistry and Health Science, University of Melbourne</w:t>
      </w:r>
    </w:p>
    <w:p w14:paraId="13C869A3" w14:textId="46EA266D" w:rsidR="00847B42" w:rsidRDefault="00F67912" w:rsidP="00F67912">
      <w:pPr>
        <w:pStyle w:val="Heading2"/>
        <w:rPr>
          <w:lang w:val="en-AU"/>
        </w:rPr>
      </w:pPr>
      <w:r>
        <w:rPr>
          <w:lang w:val="en-AU"/>
        </w:rPr>
        <w:t>A/P</w:t>
      </w:r>
      <w:r w:rsidRPr="000F70F1">
        <w:rPr>
          <w:lang w:val="en-AU"/>
        </w:rPr>
        <w:t>rof Kim Dalziel</w:t>
      </w:r>
      <w:r>
        <w:rPr>
          <w:lang w:val="en-AU"/>
        </w:rPr>
        <w:t xml:space="preserve">, Health Economist, </w:t>
      </w:r>
      <w:r w:rsidRPr="00F67912">
        <w:rPr>
          <w:lang w:val="en-AU"/>
        </w:rPr>
        <w:t>Melbourne School of Population and Global Health</w:t>
      </w:r>
      <w:r>
        <w:rPr>
          <w:lang w:val="en-AU"/>
        </w:rPr>
        <w:t>, Faculty of Medicine, Dentistry and Health Science, University of Melbourne</w:t>
      </w:r>
    </w:p>
    <w:p w14:paraId="1FD10010" w14:textId="77777777" w:rsidR="00F67912" w:rsidRPr="000F70F1" w:rsidRDefault="00F67912" w:rsidP="00656813">
      <w:pPr>
        <w:rPr>
          <w:lang w:val="en-AU"/>
        </w:rPr>
      </w:pPr>
    </w:p>
    <w:p w14:paraId="27096B17" w14:textId="2469859F" w:rsidR="00656813" w:rsidRPr="000F70F1" w:rsidRDefault="00656813" w:rsidP="00656813">
      <w:pPr>
        <w:rPr>
          <w:lang w:val="en-AU"/>
        </w:rPr>
      </w:pPr>
      <w:r w:rsidRPr="000F70F1">
        <w:rPr>
          <w:lang w:val="en-AU"/>
        </w:rPr>
        <w:t xml:space="preserve">Thank you for the opportunity to submit comments to the Commission. </w:t>
      </w:r>
      <w:r w:rsidR="00260B96" w:rsidRPr="000F70F1">
        <w:rPr>
          <w:lang w:val="en-AU"/>
        </w:rPr>
        <w:t>We</w:t>
      </w:r>
      <w:r w:rsidRPr="000F70F1">
        <w:rPr>
          <w:lang w:val="en-AU"/>
        </w:rPr>
        <w:t xml:space="preserve"> would like to highlight several issues facing children with mental health problems and disorders. </w:t>
      </w:r>
      <w:r w:rsidR="00260B96" w:rsidRPr="000F70F1">
        <w:rPr>
          <w:lang w:val="en-AU"/>
        </w:rPr>
        <w:t>T</w:t>
      </w:r>
      <w:r w:rsidRPr="000F70F1">
        <w:rPr>
          <w:lang w:val="en-AU"/>
        </w:rPr>
        <w:t xml:space="preserve">hese comments </w:t>
      </w:r>
      <w:r w:rsidR="00260B96" w:rsidRPr="000F70F1">
        <w:rPr>
          <w:lang w:val="en-AU"/>
        </w:rPr>
        <w:t xml:space="preserve">are focused </w:t>
      </w:r>
      <w:r w:rsidRPr="000F70F1">
        <w:rPr>
          <w:lang w:val="en-AU"/>
        </w:rPr>
        <w:t xml:space="preserve">around the structure laid out your very helpful </w:t>
      </w:r>
      <w:r w:rsidRPr="000F70F1">
        <w:rPr>
          <w:i/>
          <w:lang w:val="en-AU"/>
        </w:rPr>
        <w:t xml:space="preserve">Issues </w:t>
      </w:r>
      <w:r w:rsidRPr="000F70F1">
        <w:rPr>
          <w:lang w:val="en-AU"/>
        </w:rPr>
        <w:t>paper.</w:t>
      </w:r>
    </w:p>
    <w:p w14:paraId="2F5E1FBB" w14:textId="77777777" w:rsidR="00FC0B96" w:rsidRPr="000F70F1" w:rsidRDefault="00FC0B96" w:rsidP="00FC0B96">
      <w:pPr>
        <w:pStyle w:val="Heading1"/>
        <w:rPr>
          <w:lang w:val="en-AU"/>
        </w:rPr>
      </w:pPr>
      <w:r w:rsidRPr="000F70F1">
        <w:rPr>
          <w:lang w:val="en-AU"/>
        </w:rPr>
        <w:t>Background</w:t>
      </w:r>
    </w:p>
    <w:p w14:paraId="016C5E22" w14:textId="1C802874" w:rsidR="00260B96" w:rsidRPr="000F70F1" w:rsidRDefault="00656813" w:rsidP="00656813">
      <w:pPr>
        <w:rPr>
          <w:lang w:val="en-AU"/>
        </w:rPr>
      </w:pPr>
      <w:r w:rsidRPr="000F70F1">
        <w:rPr>
          <w:lang w:val="en-AU"/>
        </w:rPr>
        <w:t xml:space="preserve">Mental health disorders are common </w:t>
      </w:r>
      <w:r w:rsidR="00A52A07" w:rsidRPr="000F70F1">
        <w:rPr>
          <w:lang w:val="en-AU"/>
        </w:rPr>
        <w:t>throughout</w:t>
      </w:r>
      <w:r w:rsidRPr="000F70F1">
        <w:rPr>
          <w:lang w:val="en-AU"/>
        </w:rPr>
        <w:t xml:space="preserve"> childhood</w:t>
      </w:r>
      <w:r w:rsidR="00260B96" w:rsidRPr="000F70F1">
        <w:rPr>
          <w:lang w:val="en-AU"/>
        </w:rPr>
        <w:t>. T</w:t>
      </w:r>
      <w:r w:rsidRPr="000F70F1">
        <w:rPr>
          <w:lang w:val="en-AU"/>
        </w:rPr>
        <w:t xml:space="preserve">he most recent Australian epidemiological data </w:t>
      </w:r>
      <w:r w:rsidR="00260B96" w:rsidRPr="000F70F1">
        <w:rPr>
          <w:lang w:val="en-AU"/>
        </w:rPr>
        <w:t>reported</w:t>
      </w:r>
      <w:r w:rsidRPr="000F70F1">
        <w:rPr>
          <w:lang w:val="en-AU"/>
        </w:rPr>
        <w:t xml:space="preserve"> a </w:t>
      </w:r>
      <w:r w:rsidR="00E444E2" w:rsidRPr="000F70F1">
        <w:rPr>
          <w:lang w:val="en-AU"/>
        </w:rPr>
        <w:t xml:space="preserve">12 month </w:t>
      </w:r>
      <w:r w:rsidRPr="000F70F1">
        <w:rPr>
          <w:lang w:val="en-AU"/>
        </w:rPr>
        <w:t xml:space="preserve">prevalence </w:t>
      </w:r>
      <w:r w:rsidR="00A52A07" w:rsidRPr="000F70F1">
        <w:rPr>
          <w:lang w:val="en-AU"/>
        </w:rPr>
        <w:t xml:space="preserve">for at least one diagnosable mental disorder </w:t>
      </w:r>
      <w:r w:rsidRPr="000F70F1">
        <w:rPr>
          <w:lang w:val="en-AU"/>
        </w:rPr>
        <w:t xml:space="preserve">of 14% </w:t>
      </w:r>
      <w:r w:rsidR="00E444E2" w:rsidRPr="000F70F1">
        <w:rPr>
          <w:lang w:val="en-AU"/>
        </w:rPr>
        <w:t>in c</w:t>
      </w:r>
      <w:r w:rsidRPr="000F70F1">
        <w:rPr>
          <w:lang w:val="en-AU"/>
        </w:rPr>
        <w:t xml:space="preserve">hildren and adolescents (4 – 17 years) </w:t>
      </w:r>
      <w:r w:rsidR="004C0998" w:rsidRPr="000F70F1">
        <w:rPr>
          <w:lang w:val="en-AU"/>
        </w:rPr>
        <w:fldChar w:fldCharType="begin">
          <w:fldData xml:space="preserve">PEVuZE5vdGU+PENpdGU+PEF1dGhvcj5MYXdyZW5jZTwvQXV0aG9yPjxZZWFyPjIwMTY8L1llYXI+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</w:fldData>
        </w:fldChar>
      </w:r>
      <w:r w:rsidR="004C0998" w:rsidRPr="000F70F1">
        <w:rPr>
          <w:lang w:val="en-AU"/>
        </w:rPr>
        <w:instrText xml:space="preserve"> ADDIN EN.CITE </w:instrText>
      </w:r>
      <w:r w:rsidR="004C0998" w:rsidRPr="000F70F1">
        <w:rPr>
          <w:lang w:val="en-AU"/>
        </w:rPr>
        <w:fldChar w:fldCharType="begin">
          <w:fldData xml:space="preserve">PEVuZE5vdGU+PENpdGU+PEF1dGhvcj5MYXdyZW5jZTwvQXV0aG9yPjxZZWFyPjIwMTY8L1llYXI+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</w:fldData>
        </w:fldChar>
      </w:r>
      <w:r w:rsidR="004C0998" w:rsidRPr="000F70F1">
        <w:rPr>
          <w:lang w:val="en-AU"/>
        </w:rPr>
        <w:instrText xml:space="preserve"> ADDIN EN.CITE.DATA </w:instrText>
      </w:r>
      <w:r w:rsidR="004C0998" w:rsidRPr="000F70F1">
        <w:rPr>
          <w:lang w:val="en-AU"/>
        </w:rPr>
      </w:r>
      <w:r w:rsidR="004C0998" w:rsidRPr="000F70F1">
        <w:rPr>
          <w:lang w:val="en-AU"/>
        </w:rPr>
        <w:fldChar w:fldCharType="end"/>
      </w:r>
      <w:r w:rsidR="004C0998" w:rsidRPr="000F70F1">
        <w:rPr>
          <w:lang w:val="en-AU"/>
        </w:rPr>
      </w:r>
      <w:r w:rsidR="004C0998" w:rsidRPr="000F70F1">
        <w:rPr>
          <w:lang w:val="en-AU"/>
        </w:rPr>
        <w:fldChar w:fldCharType="separate"/>
      </w:r>
      <w:r w:rsidR="004C0998" w:rsidRPr="000F70F1">
        <w:rPr>
          <w:noProof/>
          <w:lang w:val="en-AU"/>
        </w:rPr>
        <w:t>(</w:t>
      </w:r>
      <w:hyperlink w:anchor="_ENREF_41" w:tooltip="Lawrence, 2016 #32079" w:history="1">
        <w:r w:rsidR="00917CCE" w:rsidRPr="000F70F1">
          <w:rPr>
            <w:noProof/>
            <w:lang w:val="en-AU"/>
          </w:rPr>
          <w:t>Lawrence et al., 2016</w:t>
        </w:r>
      </w:hyperlink>
      <w:r w:rsidR="004C0998" w:rsidRPr="000F70F1">
        <w:rPr>
          <w:noProof/>
          <w:lang w:val="en-AU"/>
        </w:rPr>
        <w:t>)</w:t>
      </w:r>
      <w:r w:rsidR="004C0998" w:rsidRPr="000F70F1">
        <w:rPr>
          <w:lang w:val="en-AU"/>
        </w:rPr>
        <w:fldChar w:fldCharType="end"/>
      </w:r>
      <w:r w:rsidR="00E444E2" w:rsidRPr="000F70F1">
        <w:rPr>
          <w:lang w:val="en-AU"/>
        </w:rPr>
        <w:t xml:space="preserve">. This </w:t>
      </w:r>
      <w:r w:rsidR="00260B96" w:rsidRPr="000F70F1">
        <w:rPr>
          <w:lang w:val="en-AU"/>
        </w:rPr>
        <w:t xml:space="preserve">overall figure </w:t>
      </w:r>
      <w:r w:rsidR="00E444E2" w:rsidRPr="000F70F1">
        <w:rPr>
          <w:lang w:val="en-AU"/>
        </w:rPr>
        <w:t xml:space="preserve">included </w:t>
      </w:r>
      <w:r w:rsidRPr="000F70F1">
        <w:rPr>
          <w:lang w:val="en-AU"/>
        </w:rPr>
        <w:t>broad range of mental health disorders including emotional disorders such as anxiety disorders, depression, PTSD and neurodevelopmental disorders including attention deficit hyperactivity disorder [ADHD], autism spectrum disorders [ASD], Tourette</w:t>
      </w:r>
      <w:r w:rsidR="00E444E2" w:rsidRPr="000F70F1">
        <w:rPr>
          <w:lang w:val="en-AU"/>
        </w:rPr>
        <w:t>’</w:t>
      </w:r>
      <w:r w:rsidRPr="000F70F1">
        <w:rPr>
          <w:lang w:val="en-AU"/>
        </w:rPr>
        <w:t>s and obsessive</w:t>
      </w:r>
      <w:r w:rsidR="00F67912">
        <w:rPr>
          <w:lang w:val="en-AU"/>
        </w:rPr>
        <w:t>-</w:t>
      </w:r>
      <w:r w:rsidRPr="000F70F1">
        <w:rPr>
          <w:lang w:val="en-AU"/>
        </w:rPr>
        <w:t>compulsive disorders</w:t>
      </w:r>
      <w:r w:rsidR="00E444E2" w:rsidRPr="000F70F1">
        <w:rPr>
          <w:lang w:val="en-AU"/>
        </w:rPr>
        <w:t xml:space="preserve">. </w:t>
      </w:r>
    </w:p>
    <w:p w14:paraId="14D318A7" w14:textId="6E58AF02" w:rsidR="00260B96" w:rsidRPr="000F70F1" w:rsidRDefault="00E444E2" w:rsidP="00656813">
      <w:pPr>
        <w:rPr>
          <w:lang w:val="en-AU"/>
        </w:rPr>
      </w:pPr>
      <w:r w:rsidRPr="000F70F1">
        <w:rPr>
          <w:lang w:val="en-AU"/>
        </w:rPr>
        <w:t>This submission</w:t>
      </w:r>
      <w:r w:rsidR="00A52A07" w:rsidRPr="000F70F1">
        <w:rPr>
          <w:lang w:val="en-AU"/>
        </w:rPr>
        <w:t xml:space="preserve"> is </w:t>
      </w:r>
      <w:r w:rsidRPr="000F70F1">
        <w:rPr>
          <w:lang w:val="en-AU"/>
        </w:rPr>
        <w:t xml:space="preserve">specifically </w:t>
      </w:r>
      <w:r w:rsidR="00A52A07" w:rsidRPr="000F70F1">
        <w:rPr>
          <w:lang w:val="en-AU"/>
        </w:rPr>
        <w:t xml:space="preserve">focused </w:t>
      </w:r>
      <w:r w:rsidRPr="000F70F1">
        <w:rPr>
          <w:lang w:val="en-AU"/>
        </w:rPr>
        <w:t xml:space="preserve">on younger primary school age </w:t>
      </w:r>
      <w:r w:rsidR="00260B96" w:rsidRPr="000F70F1">
        <w:rPr>
          <w:lang w:val="en-AU"/>
        </w:rPr>
        <w:t>children aged 4 – 11 years</w:t>
      </w:r>
      <w:r w:rsidRPr="000F70F1">
        <w:rPr>
          <w:lang w:val="en-AU"/>
        </w:rPr>
        <w:t xml:space="preserve">. </w:t>
      </w:r>
      <w:r w:rsidR="00A52A07" w:rsidRPr="000F70F1">
        <w:rPr>
          <w:lang w:val="en-AU"/>
        </w:rPr>
        <w:t>This is a group often overlooked by planners and commissioners who</w:t>
      </w:r>
      <w:r w:rsidR="00260B96" w:rsidRPr="000F70F1">
        <w:rPr>
          <w:lang w:val="en-AU"/>
        </w:rPr>
        <w:t>, when considering child and adolescent mental health problems,</w:t>
      </w:r>
      <w:r w:rsidR="00A52A07" w:rsidRPr="000F70F1">
        <w:rPr>
          <w:lang w:val="en-AU"/>
        </w:rPr>
        <w:t xml:space="preserve"> have tended to focus on the problems facing adolescents and young adults. Whilst it is often pointed out that 75% of mental health problems start before the end of adolescence it is less well recognized that 50%y start before adolescence </w:t>
      </w:r>
      <w:r w:rsidR="004C0998" w:rsidRPr="000F70F1">
        <w:rPr>
          <w:lang w:val="en-AU"/>
        </w:rPr>
        <w:fldChar w:fldCharType="begin">
          <w:fldData xml:space="preserve">PEVuZE5vdGU+PENpdGU+PEF1dGhvcj5LZXNzbGVyPC9BdXRob3I+PFllYXI+MjAwNTwvWWVhcj48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</w:fldData>
        </w:fldChar>
      </w:r>
      <w:r w:rsidR="004C0998" w:rsidRPr="000F70F1">
        <w:rPr>
          <w:lang w:val="en-AU"/>
        </w:rPr>
        <w:instrText xml:space="preserve"> ADDIN EN.CITE </w:instrText>
      </w:r>
      <w:r w:rsidR="004C0998" w:rsidRPr="000F70F1">
        <w:rPr>
          <w:lang w:val="en-AU"/>
        </w:rPr>
        <w:fldChar w:fldCharType="begin">
          <w:fldData xml:space="preserve">PEVuZE5vdGU+PENpdGU+PEF1dGhvcj5LZXNzbGVyPC9BdXRob3I+PFllYXI+MjAwNTwvWWVhcj48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</w:fldData>
        </w:fldChar>
      </w:r>
      <w:r w:rsidR="004C0998" w:rsidRPr="000F70F1">
        <w:rPr>
          <w:lang w:val="en-AU"/>
        </w:rPr>
        <w:instrText xml:space="preserve"> ADDIN EN.CITE.DATA </w:instrText>
      </w:r>
      <w:r w:rsidR="004C0998" w:rsidRPr="000F70F1">
        <w:rPr>
          <w:lang w:val="en-AU"/>
        </w:rPr>
      </w:r>
      <w:r w:rsidR="004C0998" w:rsidRPr="000F70F1">
        <w:rPr>
          <w:lang w:val="en-AU"/>
        </w:rPr>
        <w:fldChar w:fldCharType="end"/>
      </w:r>
      <w:r w:rsidR="004C0998" w:rsidRPr="000F70F1">
        <w:rPr>
          <w:lang w:val="en-AU"/>
        </w:rPr>
      </w:r>
      <w:r w:rsidR="004C0998" w:rsidRPr="000F70F1">
        <w:rPr>
          <w:lang w:val="en-AU"/>
        </w:rPr>
        <w:fldChar w:fldCharType="separate"/>
      </w:r>
      <w:r w:rsidR="004C0998" w:rsidRPr="000F70F1">
        <w:rPr>
          <w:noProof/>
          <w:lang w:val="en-AU"/>
        </w:rPr>
        <w:t>(</w:t>
      </w:r>
      <w:hyperlink w:anchor="_ENREF_34" w:tooltip="Kessler, 2005 #31981" w:history="1">
        <w:r w:rsidR="00917CCE" w:rsidRPr="000F70F1">
          <w:rPr>
            <w:noProof/>
            <w:lang w:val="en-AU"/>
          </w:rPr>
          <w:t>Kessler et al., 2005</w:t>
        </w:r>
      </w:hyperlink>
      <w:r w:rsidR="004C0998" w:rsidRPr="000F70F1">
        <w:rPr>
          <w:noProof/>
          <w:lang w:val="en-AU"/>
        </w:rPr>
        <w:t>)</w:t>
      </w:r>
      <w:r w:rsidR="004C0998" w:rsidRPr="000F70F1">
        <w:rPr>
          <w:lang w:val="en-AU"/>
        </w:rPr>
        <w:fldChar w:fldCharType="end"/>
      </w:r>
      <w:r w:rsidR="00A52A07" w:rsidRPr="000F70F1">
        <w:rPr>
          <w:lang w:val="en-AU"/>
        </w:rPr>
        <w:t xml:space="preserve">. </w:t>
      </w:r>
    </w:p>
    <w:p w14:paraId="3F2A3B58" w14:textId="009819D5" w:rsidR="00CC001E" w:rsidRDefault="00E444E2" w:rsidP="00656813">
      <w:pPr>
        <w:rPr>
          <w:lang w:val="en-AU"/>
        </w:rPr>
      </w:pPr>
      <w:r w:rsidRPr="000F70F1">
        <w:rPr>
          <w:lang w:val="en-AU"/>
        </w:rPr>
        <w:t xml:space="preserve">For males aged 4 – 11 years the overall 12 </w:t>
      </w:r>
      <w:r w:rsidR="00F67912">
        <w:rPr>
          <w:lang w:val="en-AU"/>
        </w:rPr>
        <w:t>-</w:t>
      </w:r>
      <w:r w:rsidR="00E36F7F">
        <w:rPr>
          <w:lang w:val="en-AU"/>
        </w:rPr>
        <w:t>m</w:t>
      </w:r>
      <w:r w:rsidRPr="000F70F1">
        <w:rPr>
          <w:lang w:val="en-AU"/>
        </w:rPr>
        <w:t xml:space="preserve">onth prevalence for any </w:t>
      </w:r>
      <w:r w:rsidR="00A52A07" w:rsidRPr="000F70F1">
        <w:rPr>
          <w:lang w:val="en-AU"/>
        </w:rPr>
        <w:t xml:space="preserve">mental health </w:t>
      </w:r>
      <w:r w:rsidRPr="000F70F1">
        <w:rPr>
          <w:lang w:val="en-AU"/>
        </w:rPr>
        <w:t xml:space="preserve">disorder </w:t>
      </w:r>
      <w:r w:rsidR="00A52A07" w:rsidRPr="000F70F1">
        <w:rPr>
          <w:lang w:val="en-AU"/>
        </w:rPr>
        <w:t xml:space="preserve">in the Australian epidemiological study </w:t>
      </w:r>
      <w:r w:rsidRPr="000F70F1">
        <w:rPr>
          <w:lang w:val="en-AU"/>
        </w:rPr>
        <w:t>was 16.5%</w:t>
      </w:r>
      <w:r w:rsidR="00A52A07" w:rsidRPr="000F70F1">
        <w:rPr>
          <w:lang w:val="en-AU"/>
        </w:rPr>
        <w:t xml:space="preserve">. </w:t>
      </w:r>
      <w:r w:rsidRPr="000F70F1">
        <w:rPr>
          <w:lang w:val="en-AU"/>
        </w:rPr>
        <w:t xml:space="preserve">ADHD </w:t>
      </w:r>
      <w:r w:rsidR="00A52A07" w:rsidRPr="000F70F1">
        <w:rPr>
          <w:lang w:val="en-AU"/>
        </w:rPr>
        <w:t>w</w:t>
      </w:r>
      <w:r w:rsidRPr="000F70F1">
        <w:rPr>
          <w:lang w:val="en-AU"/>
        </w:rPr>
        <w:t xml:space="preserve">as the </w:t>
      </w:r>
      <w:r w:rsidR="00A52A07" w:rsidRPr="000F70F1">
        <w:rPr>
          <w:lang w:val="en-AU"/>
        </w:rPr>
        <w:t>most common</w:t>
      </w:r>
      <w:r w:rsidRPr="000F70F1">
        <w:rPr>
          <w:lang w:val="en-AU"/>
        </w:rPr>
        <w:t xml:space="preserve"> disorder (10.9%) followed by anxiety disorders (7.6%) and conduct disorder (2.5%)</w:t>
      </w:r>
      <w:r w:rsidR="00A52A07" w:rsidRPr="000F70F1">
        <w:rPr>
          <w:lang w:val="en-AU"/>
        </w:rPr>
        <w:t xml:space="preserve">. Rates of depression were </w:t>
      </w:r>
      <w:r w:rsidRPr="000F70F1">
        <w:rPr>
          <w:lang w:val="en-AU"/>
        </w:rPr>
        <w:t xml:space="preserve">relatively low </w:t>
      </w:r>
      <w:r w:rsidR="00FC0B96" w:rsidRPr="000F70F1">
        <w:rPr>
          <w:lang w:val="en-AU"/>
        </w:rPr>
        <w:t xml:space="preserve">but not insignificant </w:t>
      </w:r>
      <w:r w:rsidRPr="000F70F1">
        <w:rPr>
          <w:lang w:val="en-AU"/>
        </w:rPr>
        <w:t xml:space="preserve">in this group (1.1%). For girls of the same age the prevalence estimates were </w:t>
      </w:r>
      <w:r w:rsidR="00A52A07" w:rsidRPr="000F70F1">
        <w:rPr>
          <w:lang w:val="en-AU"/>
        </w:rPr>
        <w:t>10.6</w:t>
      </w:r>
      <w:r w:rsidR="00260B96" w:rsidRPr="000F70F1">
        <w:rPr>
          <w:lang w:val="en-AU"/>
        </w:rPr>
        <w:t>%</w:t>
      </w:r>
      <w:r w:rsidR="00A52A07" w:rsidRPr="000F70F1">
        <w:rPr>
          <w:lang w:val="en-AU"/>
        </w:rPr>
        <w:t xml:space="preserve"> for </w:t>
      </w:r>
      <w:r w:rsidR="00260B96" w:rsidRPr="000F70F1">
        <w:rPr>
          <w:lang w:val="en-AU"/>
        </w:rPr>
        <w:t xml:space="preserve">any disorder: </w:t>
      </w:r>
      <w:r w:rsidRPr="000F70F1">
        <w:rPr>
          <w:lang w:val="en-AU"/>
        </w:rPr>
        <w:t xml:space="preserve">ADHD (5.4%); anxiety disorders (6.1%); conduct disorder (1.6%); depression (1.2%). </w:t>
      </w:r>
      <w:r w:rsidR="00652447" w:rsidRPr="000F70F1">
        <w:rPr>
          <w:lang w:val="en-AU"/>
        </w:rPr>
        <w:t>T</w:t>
      </w:r>
      <w:r w:rsidRPr="000F70F1">
        <w:rPr>
          <w:lang w:val="en-AU"/>
        </w:rPr>
        <w:t xml:space="preserve">he presence of any mental health disorder this early in life </w:t>
      </w:r>
      <w:r w:rsidR="00FC0B96" w:rsidRPr="000F70F1">
        <w:rPr>
          <w:lang w:val="en-AU"/>
        </w:rPr>
        <w:t>increases the risk for</w:t>
      </w:r>
      <w:r w:rsidRPr="000F70F1">
        <w:rPr>
          <w:lang w:val="en-AU"/>
        </w:rPr>
        <w:t xml:space="preserve"> signi</w:t>
      </w:r>
      <w:r w:rsidR="008865C2" w:rsidRPr="000F70F1">
        <w:rPr>
          <w:lang w:val="en-AU"/>
        </w:rPr>
        <w:t>fi</w:t>
      </w:r>
      <w:r w:rsidRPr="000F70F1">
        <w:rPr>
          <w:lang w:val="en-AU"/>
        </w:rPr>
        <w:t xml:space="preserve">cant </w:t>
      </w:r>
      <w:r w:rsidR="00E36F7F" w:rsidRPr="000F70F1">
        <w:rPr>
          <w:lang w:val="en-AU"/>
        </w:rPr>
        <w:t>long-term</w:t>
      </w:r>
      <w:r w:rsidRPr="000F70F1">
        <w:rPr>
          <w:lang w:val="en-AU"/>
        </w:rPr>
        <w:t xml:space="preserve"> consequences in terms of development</w:t>
      </w:r>
      <w:r w:rsidR="00260B96" w:rsidRPr="000F70F1">
        <w:rPr>
          <w:lang w:val="en-AU"/>
        </w:rPr>
        <w:t xml:space="preserve">, </w:t>
      </w:r>
      <w:r w:rsidRPr="000F70F1">
        <w:rPr>
          <w:lang w:val="en-AU"/>
        </w:rPr>
        <w:t xml:space="preserve">risk </w:t>
      </w:r>
      <w:r w:rsidR="00652447" w:rsidRPr="000F70F1">
        <w:rPr>
          <w:lang w:val="en-AU"/>
        </w:rPr>
        <w:t>of</w:t>
      </w:r>
      <w:r w:rsidRPr="000F70F1">
        <w:rPr>
          <w:lang w:val="en-AU"/>
        </w:rPr>
        <w:t xml:space="preserve"> future mental health problems </w:t>
      </w:r>
      <w:r w:rsidR="00F73E74" w:rsidRPr="000F70F1">
        <w:rPr>
          <w:lang w:val="en-AU"/>
        </w:rPr>
        <w:t xml:space="preserve">as well as </w:t>
      </w:r>
      <w:r w:rsidRPr="000F70F1">
        <w:rPr>
          <w:lang w:val="en-AU"/>
        </w:rPr>
        <w:t>negative social an</w:t>
      </w:r>
      <w:r w:rsidR="008865C2" w:rsidRPr="000F70F1">
        <w:rPr>
          <w:lang w:val="en-AU"/>
        </w:rPr>
        <w:t>d academic outcomes</w:t>
      </w:r>
      <w:r w:rsidR="00652447" w:rsidRPr="000F70F1">
        <w:rPr>
          <w:lang w:val="en-AU"/>
        </w:rPr>
        <w:t xml:space="preserve">. </w:t>
      </w:r>
    </w:p>
    <w:p w14:paraId="7A1E47FB" w14:textId="258064A4" w:rsidR="00F73E74" w:rsidRPr="000F70F1" w:rsidRDefault="00FF2388" w:rsidP="00656813">
      <w:pPr>
        <w:rPr>
          <w:lang w:val="en-AU"/>
        </w:rPr>
      </w:pPr>
      <w:r>
        <w:t xml:space="preserve">A gap in existing evidence is the limited </w:t>
      </w:r>
      <w:r w:rsidR="00652447" w:rsidRPr="000F70F1">
        <w:rPr>
          <w:lang w:val="en-AU"/>
        </w:rPr>
        <w:t xml:space="preserve">data available </w:t>
      </w:r>
      <w:r w:rsidR="007E7082" w:rsidRPr="000F70F1">
        <w:rPr>
          <w:lang w:val="en-AU"/>
        </w:rPr>
        <w:t xml:space="preserve">to </w:t>
      </w:r>
      <w:r w:rsidR="00F73E74" w:rsidRPr="000F70F1">
        <w:rPr>
          <w:lang w:val="en-AU"/>
        </w:rPr>
        <w:t xml:space="preserve">accurately </w:t>
      </w:r>
      <w:r w:rsidR="007E7082" w:rsidRPr="000F70F1">
        <w:rPr>
          <w:lang w:val="en-AU"/>
        </w:rPr>
        <w:t>quantify the</w:t>
      </w:r>
      <w:r w:rsidR="00652447" w:rsidRPr="000F70F1">
        <w:rPr>
          <w:lang w:val="en-AU"/>
        </w:rPr>
        <w:t xml:space="preserve"> </w:t>
      </w:r>
      <w:r w:rsidR="007E7082" w:rsidRPr="000F70F1">
        <w:rPr>
          <w:lang w:val="en-AU"/>
        </w:rPr>
        <w:t xml:space="preserve">cost </w:t>
      </w:r>
      <w:r w:rsidR="00F73E74" w:rsidRPr="000F70F1">
        <w:rPr>
          <w:lang w:val="en-AU"/>
        </w:rPr>
        <w:t>impact</w:t>
      </w:r>
      <w:r w:rsidR="00652447" w:rsidRPr="000F70F1">
        <w:rPr>
          <w:lang w:val="en-AU"/>
        </w:rPr>
        <w:t xml:space="preserve"> </w:t>
      </w:r>
      <w:r w:rsidR="00D4225B" w:rsidRPr="000F70F1">
        <w:rPr>
          <w:lang w:val="en-AU"/>
        </w:rPr>
        <w:t xml:space="preserve">of mental health </w:t>
      </w:r>
      <w:r w:rsidR="007E7082" w:rsidRPr="000F70F1">
        <w:rPr>
          <w:lang w:val="en-AU"/>
        </w:rPr>
        <w:t xml:space="preserve">disorders </w:t>
      </w:r>
      <w:r w:rsidR="00D4225B" w:rsidRPr="000F70F1">
        <w:rPr>
          <w:lang w:val="en-AU"/>
        </w:rPr>
        <w:t>in children</w:t>
      </w:r>
      <w:r w:rsidR="00F67912">
        <w:rPr>
          <w:lang w:val="en-AU"/>
        </w:rPr>
        <w:t>. W</w:t>
      </w:r>
      <w:r w:rsidR="007E7082" w:rsidRPr="000F70F1">
        <w:rPr>
          <w:lang w:val="en-AU"/>
        </w:rPr>
        <w:t xml:space="preserve">here data exist they </w:t>
      </w:r>
      <w:r w:rsidR="00A52A07" w:rsidRPr="000F70F1">
        <w:rPr>
          <w:lang w:val="en-AU"/>
        </w:rPr>
        <w:t>have often focused</w:t>
      </w:r>
      <w:r w:rsidR="007E7082" w:rsidRPr="000F70F1">
        <w:rPr>
          <w:lang w:val="en-AU"/>
        </w:rPr>
        <w:t xml:space="preserve"> on </w:t>
      </w:r>
      <w:r w:rsidR="00A52A07" w:rsidRPr="000F70F1">
        <w:rPr>
          <w:lang w:val="en-AU"/>
        </w:rPr>
        <w:t xml:space="preserve">the </w:t>
      </w:r>
      <w:r w:rsidR="007E7082" w:rsidRPr="000F70F1">
        <w:rPr>
          <w:lang w:val="en-AU"/>
        </w:rPr>
        <w:t xml:space="preserve">costs to health </w:t>
      </w:r>
      <w:r w:rsidR="00D4225B" w:rsidRPr="000F70F1">
        <w:rPr>
          <w:lang w:val="en-AU"/>
        </w:rPr>
        <w:t>without taking</w:t>
      </w:r>
      <w:r w:rsidR="007E7082" w:rsidRPr="000F70F1">
        <w:rPr>
          <w:lang w:val="en-AU"/>
        </w:rPr>
        <w:t xml:space="preserve"> into account the impact on other services such as, education, employment, social services, justice </w:t>
      </w:r>
      <w:r w:rsidR="007E7082" w:rsidRPr="000F70F1">
        <w:rPr>
          <w:lang w:val="en-AU"/>
        </w:rPr>
        <w:lastRenderedPageBreak/>
        <w:t xml:space="preserve">and housing. </w:t>
      </w:r>
      <w:r w:rsidR="00F95D00" w:rsidRPr="000F70F1">
        <w:rPr>
          <w:lang w:val="en-AU"/>
        </w:rPr>
        <w:t xml:space="preserve">Such a narrow health focused perspective is likely to miss a large part of the cost burden. </w:t>
      </w:r>
      <w:r w:rsidR="00F86027" w:rsidRPr="000F70F1">
        <w:rPr>
          <w:lang w:val="en-AU"/>
        </w:rPr>
        <w:t>When dealing with mental health disorders that start in childhood the time dimension is likely to be extremely important. Whilst at least 50% of mental health disorders start in childhood many continue to impact throughout life. Studies in ADHD have indicated that</w:t>
      </w:r>
      <w:r w:rsidR="008657A1">
        <w:rPr>
          <w:lang w:val="en-AU"/>
        </w:rPr>
        <w:t xml:space="preserve"> </w:t>
      </w:r>
      <w:r w:rsidR="00F86027" w:rsidRPr="000F70F1">
        <w:rPr>
          <w:lang w:val="en-AU"/>
        </w:rPr>
        <w:t xml:space="preserve">costs during </w:t>
      </w:r>
      <w:r w:rsidR="008657A1">
        <w:rPr>
          <w:lang w:val="en-AU"/>
        </w:rPr>
        <w:t>adulthood</w:t>
      </w:r>
      <w:r w:rsidR="00F86027" w:rsidRPr="000F70F1">
        <w:rPr>
          <w:lang w:val="en-AU"/>
        </w:rPr>
        <w:t xml:space="preserve"> are much higher than those incurred during childhood. </w:t>
      </w:r>
      <w:r w:rsidR="00F73E74" w:rsidRPr="000F70F1">
        <w:rPr>
          <w:lang w:val="en-AU"/>
        </w:rPr>
        <w:t>T</w:t>
      </w:r>
      <w:r w:rsidR="00D4225B" w:rsidRPr="000F70F1">
        <w:rPr>
          <w:lang w:val="en-AU"/>
        </w:rPr>
        <w:t xml:space="preserve">he Australian ADHD Professionals Association (AADPA; </w:t>
      </w:r>
      <w:hyperlink r:id="rId14" w:history="1">
        <w:r w:rsidR="00D4225B" w:rsidRPr="000F70F1">
          <w:rPr>
            <w:rStyle w:val="Hyperlink"/>
            <w:lang w:val="en-AU"/>
          </w:rPr>
          <w:t>https://aadpa.com.au/</w:t>
        </w:r>
      </w:hyperlink>
      <w:r w:rsidR="00D4225B" w:rsidRPr="000F70F1">
        <w:rPr>
          <w:lang w:val="en-AU"/>
        </w:rPr>
        <w:t xml:space="preserve"> ) have commissioned a review of the economic impact of ADHD in Australia </w:t>
      </w:r>
      <w:r w:rsidR="00F73E74" w:rsidRPr="000F70F1">
        <w:rPr>
          <w:lang w:val="en-AU"/>
        </w:rPr>
        <w:t xml:space="preserve">this will only be completed after the </w:t>
      </w:r>
      <w:r w:rsidR="00E36F7F" w:rsidRPr="000F70F1">
        <w:rPr>
          <w:lang w:val="en-AU"/>
        </w:rPr>
        <w:t>cut-off</w:t>
      </w:r>
      <w:r w:rsidR="00F73E74" w:rsidRPr="000F70F1">
        <w:rPr>
          <w:lang w:val="en-AU"/>
        </w:rPr>
        <w:t xml:space="preserve"> date for submissions. W</w:t>
      </w:r>
      <w:r w:rsidR="00D4225B" w:rsidRPr="000F70F1">
        <w:rPr>
          <w:lang w:val="en-AU"/>
        </w:rPr>
        <w:t xml:space="preserve">e are unaware of any other recent data that robustly quantifies the </w:t>
      </w:r>
      <w:r w:rsidR="00F73E74" w:rsidRPr="000F70F1">
        <w:rPr>
          <w:lang w:val="en-AU"/>
        </w:rPr>
        <w:t>cost</w:t>
      </w:r>
      <w:r w:rsidR="00D4225B" w:rsidRPr="000F70F1">
        <w:rPr>
          <w:lang w:val="en-AU"/>
        </w:rPr>
        <w:t xml:space="preserve"> of chil</w:t>
      </w:r>
      <w:r w:rsidR="00F73E74" w:rsidRPr="000F70F1">
        <w:rPr>
          <w:lang w:val="en-AU"/>
        </w:rPr>
        <w:t>dhood mental health disorders to</w:t>
      </w:r>
      <w:r w:rsidR="00D4225B" w:rsidRPr="000F70F1">
        <w:rPr>
          <w:lang w:val="en-AU"/>
        </w:rPr>
        <w:t xml:space="preserve"> Australia. </w:t>
      </w:r>
      <w:r w:rsidR="00F73E74" w:rsidRPr="000F70F1">
        <w:rPr>
          <w:lang w:val="en-AU"/>
        </w:rPr>
        <w:t xml:space="preserve">The </w:t>
      </w:r>
      <w:r w:rsidR="00D4225B" w:rsidRPr="000F70F1">
        <w:rPr>
          <w:lang w:val="en-AU"/>
        </w:rPr>
        <w:t xml:space="preserve">Commission </w:t>
      </w:r>
      <w:r w:rsidR="00F73E74" w:rsidRPr="000F70F1">
        <w:rPr>
          <w:lang w:val="en-AU"/>
        </w:rPr>
        <w:t xml:space="preserve">may consider recommending the </w:t>
      </w:r>
      <w:r w:rsidR="00D4225B" w:rsidRPr="000F70F1">
        <w:rPr>
          <w:lang w:val="en-AU"/>
        </w:rPr>
        <w:t xml:space="preserve">funding </w:t>
      </w:r>
      <w:r w:rsidR="00F73E74" w:rsidRPr="000F70F1">
        <w:rPr>
          <w:lang w:val="en-AU"/>
        </w:rPr>
        <w:t>of</w:t>
      </w:r>
      <w:r w:rsidR="00D4225B" w:rsidRPr="000F70F1">
        <w:rPr>
          <w:lang w:val="en-AU"/>
        </w:rPr>
        <w:t xml:space="preserve"> a comprehensive review of these impacts </w:t>
      </w:r>
      <w:r w:rsidR="00CF62D2">
        <w:rPr>
          <w:lang w:val="en-AU"/>
        </w:rPr>
        <w:t xml:space="preserve">to </w:t>
      </w:r>
      <w:r w:rsidR="00D4225B" w:rsidRPr="000F70F1">
        <w:rPr>
          <w:lang w:val="en-AU"/>
        </w:rPr>
        <w:t>which we would be very happy to contribute.</w:t>
      </w:r>
      <w:r w:rsidR="009A30A8" w:rsidRPr="000F70F1">
        <w:rPr>
          <w:lang w:val="en-AU"/>
        </w:rPr>
        <w:t xml:space="preserve"> </w:t>
      </w:r>
    </w:p>
    <w:p w14:paraId="5B5E7F1D" w14:textId="7B9A12E4" w:rsidR="00D4225B" w:rsidRPr="000F70F1" w:rsidRDefault="00EF6C8C" w:rsidP="00656813">
      <w:pPr>
        <w:rPr>
          <w:lang w:val="en-AU"/>
        </w:rPr>
      </w:pPr>
      <w:r>
        <w:rPr>
          <w:lang w:val="en-AU"/>
        </w:rPr>
        <w:t>Although</w:t>
      </w:r>
      <w:r w:rsidRPr="000F70F1">
        <w:rPr>
          <w:lang w:val="en-AU"/>
        </w:rPr>
        <w:t xml:space="preserve"> </w:t>
      </w:r>
      <w:r w:rsidR="00686594" w:rsidRPr="000F70F1">
        <w:rPr>
          <w:lang w:val="en-AU"/>
        </w:rPr>
        <w:t xml:space="preserve">economic and cost </w:t>
      </w:r>
      <w:r w:rsidR="00D4225B" w:rsidRPr="000F70F1">
        <w:rPr>
          <w:lang w:val="en-AU"/>
        </w:rPr>
        <w:t xml:space="preserve">data are relatively sparse there have been several reviews of the field. Three </w:t>
      </w:r>
      <w:r w:rsidR="00686594" w:rsidRPr="000F70F1">
        <w:rPr>
          <w:lang w:val="en-AU"/>
        </w:rPr>
        <w:t xml:space="preserve">of these </w:t>
      </w:r>
      <w:r w:rsidR="00D4225B" w:rsidRPr="000F70F1">
        <w:rPr>
          <w:lang w:val="en-AU"/>
        </w:rPr>
        <w:t xml:space="preserve">focused on evaluating the costs and outcomes of interventions to treat and prevent mental health disorders </w:t>
      </w:r>
      <w:r w:rsidR="004C0998" w:rsidRPr="000F70F1">
        <w:rPr>
          <w:lang w:val="en-AU"/>
        </w:rPr>
        <w:fldChar w:fldCharType="begin">
          <w:fldData xml:space="preserve">PEVuZE5vdGU+PENpdGU+PEF1dGhvcj5LaWxpYW48L0F1dGhvcj48WWVhcj4yMDEwPC9ZZWFyPjxS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</w:fldData>
        </w:fldChar>
      </w:r>
      <w:r w:rsidR="004C0998" w:rsidRPr="000F70F1">
        <w:rPr>
          <w:lang w:val="en-AU"/>
        </w:rPr>
        <w:instrText xml:space="preserve"> ADDIN EN.CITE </w:instrText>
      </w:r>
      <w:r w:rsidR="004C0998" w:rsidRPr="000F70F1">
        <w:rPr>
          <w:lang w:val="en-AU"/>
        </w:rPr>
        <w:fldChar w:fldCharType="begin">
          <w:fldData xml:space="preserve">PEVuZE5vdGU+PENpdGU+PEF1dGhvcj5LaWxpYW48L0F1dGhvcj48WWVhcj4yMDEwPC9ZZWFyPjxS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</w:fldData>
        </w:fldChar>
      </w:r>
      <w:r w:rsidR="004C0998" w:rsidRPr="000F70F1">
        <w:rPr>
          <w:lang w:val="en-AU"/>
        </w:rPr>
        <w:instrText xml:space="preserve"> ADDIN EN.CITE.DATA </w:instrText>
      </w:r>
      <w:r w:rsidR="004C0998" w:rsidRPr="000F70F1">
        <w:rPr>
          <w:lang w:val="en-AU"/>
        </w:rPr>
      </w:r>
      <w:r w:rsidR="004C0998" w:rsidRPr="000F70F1">
        <w:rPr>
          <w:lang w:val="en-AU"/>
        </w:rPr>
        <w:fldChar w:fldCharType="end"/>
      </w:r>
      <w:r w:rsidR="004C0998" w:rsidRPr="000F70F1">
        <w:rPr>
          <w:lang w:val="en-AU"/>
        </w:rPr>
      </w:r>
      <w:r w:rsidR="004C0998" w:rsidRPr="000F70F1">
        <w:rPr>
          <w:lang w:val="en-AU"/>
        </w:rPr>
        <w:fldChar w:fldCharType="separate"/>
      </w:r>
      <w:r w:rsidR="004C0998" w:rsidRPr="000F70F1">
        <w:rPr>
          <w:noProof/>
          <w:lang w:val="en-AU"/>
        </w:rPr>
        <w:t>(</w:t>
      </w:r>
      <w:hyperlink w:anchor="_ENREF_35" w:tooltip="Kilian, 2010 #33121" w:history="1">
        <w:r w:rsidR="00917CCE" w:rsidRPr="000F70F1">
          <w:rPr>
            <w:noProof/>
            <w:lang w:val="en-AU"/>
          </w:rPr>
          <w:t>Kilian, Losert, McDaid, Park, &amp; Knapp, 2010</w:t>
        </w:r>
      </w:hyperlink>
      <w:r w:rsidR="004C0998" w:rsidRPr="000F70F1">
        <w:rPr>
          <w:noProof/>
          <w:lang w:val="en-AU"/>
        </w:rPr>
        <w:t xml:space="preserve">; </w:t>
      </w:r>
      <w:hyperlink w:anchor="_ENREF_55" w:tooltip="Romeo, 2005 #33123" w:history="1">
        <w:r w:rsidR="00917CCE" w:rsidRPr="000F70F1">
          <w:rPr>
            <w:noProof/>
            <w:lang w:val="en-AU"/>
          </w:rPr>
          <w:t>Romeo, Byford, &amp; Knapp, 2005</w:t>
        </w:r>
      </w:hyperlink>
      <w:r w:rsidR="004C0998" w:rsidRPr="000F70F1">
        <w:rPr>
          <w:noProof/>
          <w:lang w:val="en-AU"/>
        </w:rPr>
        <w:t xml:space="preserve">; </w:t>
      </w:r>
      <w:hyperlink w:anchor="_ENREF_65" w:tooltip="Zechmeister, 2008 #33128" w:history="1">
        <w:r w:rsidR="00917CCE" w:rsidRPr="000F70F1">
          <w:rPr>
            <w:noProof/>
            <w:lang w:val="en-AU"/>
          </w:rPr>
          <w:t>Zechmeister, Kilian, McDaid, &amp; group, 2008</w:t>
        </w:r>
      </w:hyperlink>
      <w:r w:rsidR="004C0998" w:rsidRPr="000F70F1">
        <w:rPr>
          <w:noProof/>
          <w:lang w:val="en-AU"/>
        </w:rPr>
        <w:t>)</w:t>
      </w:r>
      <w:r w:rsidR="004C0998" w:rsidRPr="000F70F1">
        <w:rPr>
          <w:lang w:val="en-AU"/>
        </w:rPr>
        <w:fldChar w:fldCharType="end"/>
      </w:r>
      <w:r w:rsidR="00686594" w:rsidRPr="000F70F1">
        <w:rPr>
          <w:lang w:val="en-AU"/>
        </w:rPr>
        <w:t>,</w:t>
      </w:r>
      <w:r w:rsidR="00A97081" w:rsidRPr="000F70F1">
        <w:rPr>
          <w:lang w:val="en-AU"/>
        </w:rPr>
        <w:t xml:space="preserve"> whilst one had a much broader focus that included the economic impact of these disorders </w:t>
      </w:r>
      <w:r w:rsidR="00F451A3" w:rsidRPr="000F70F1">
        <w:rPr>
          <w:lang w:val="en-AU"/>
        </w:rPr>
        <w:t xml:space="preserve">as well as the cost of supporting those with  disorder </w:t>
      </w:r>
      <w:r w:rsidR="004C0998" w:rsidRPr="000F70F1">
        <w:rPr>
          <w:lang w:val="en-AU"/>
        </w:rPr>
        <w:fldChar w:fldCharType="begin"/>
      </w:r>
      <w:r w:rsidR="004C0998" w:rsidRPr="000F70F1">
        <w:rPr>
          <w:lang w:val="en-AU"/>
        </w:rPr>
        <w:instrText xml:space="preserve"> ADDIN EN.CITE &lt;EndNote&gt;&lt;Cite&gt;&lt;Author&gt;Beecham&lt;/Author&gt;&lt;Year&gt;2014&lt;/Year&gt;&lt;RecNum&gt;7814&lt;/RecNum&gt;&lt;DisplayText&gt;(Beecham, 2014)&lt;/DisplayText&gt;&lt;record&gt;&lt;rec-number&gt;7814&lt;/rec-number&gt;&lt;foreign-keys&gt;&lt;key app="EN" db-id="tw5sxtea5t5a9eex5pfxsapespe2aprrp9a2" timestamp="1404049804"&gt;7814&lt;/key&gt;&lt;/foreign-keys&gt;&lt;ref-type name="Journal Article"&gt;17&lt;/ref-type&gt;&lt;contributors&gt;&lt;authors&gt;&lt;author&gt;Beecham, J.&lt;/author&gt;&lt;/authors&gt;&lt;/contributors&gt;&lt;auth-address&gt;Personal Social Services Research Unit, University of Kent, Canterbury, UK; London School of Economics and Political Science, Canterbury, UK.&lt;/auth-address&gt;&lt;titles&gt;&lt;title&gt;Annual research review: Child and adolescent mental health interventions: a review of progress in economic studies across different disorders&lt;/title&gt;&lt;secondary-title&gt;J Child Psychol Psychiatry&lt;/secondary-title&gt;&lt;alt-title&gt;Journal of child psychology and psychiatry, and allied disciplines&lt;/alt-title&gt;&lt;/titles&gt;&lt;periodical&gt;&lt;full-title&gt;J Child Psychol Psychiatry&lt;/full-title&gt;&lt;abbr-1&gt;Journal of child psychology and psychiatry, and allied disciplines&lt;/abbr-1&gt;&lt;/periodical&gt;&lt;alt-periodical&gt;&lt;full-title&gt;J Child Psychol Psychiatry&lt;/full-title&gt;&lt;abbr-1&gt;Journal of child psychology and psychiatry, and allied disciplines&lt;/abbr-1&gt;&lt;/alt-periodical&gt;&lt;pages&gt;714-32&lt;/pages&gt;&lt;volume&gt;55&lt;/volume&gt;&lt;number&gt;6&lt;/number&gt;&lt;dates&gt;&lt;year&gt;2014&lt;/year&gt;&lt;pub-dates&gt;&lt;date&gt;Jun&lt;/date&gt;&lt;/pub-dates&gt;&lt;/dates&gt;&lt;isbn&gt;1469-7610 (Electronic)&amp;#xD;0021-9630 (Linking)&lt;/isbn&gt;&lt;accession-num&gt;24580503&lt;/accession-num&gt;&lt;urls&gt;&lt;related-urls&gt;&lt;url&gt;http://www.ncbi.nlm.nih.gov/pubmed/24580503&lt;/url&gt;&lt;/related-urls&gt;&lt;/urls&gt;&lt;electronic-resource-num&gt;10.1111/jcpp.12216&lt;/electronic-resource-num&gt;&lt;/record&gt;&lt;/Cite&gt;&lt;/EndNote&gt;</w:instrText>
      </w:r>
      <w:r w:rsidR="004C0998" w:rsidRPr="000F70F1">
        <w:rPr>
          <w:lang w:val="en-AU"/>
        </w:rPr>
        <w:fldChar w:fldCharType="separate"/>
      </w:r>
      <w:r w:rsidR="004C0998" w:rsidRPr="000F70F1">
        <w:rPr>
          <w:noProof/>
          <w:lang w:val="en-AU"/>
        </w:rPr>
        <w:t>(</w:t>
      </w:r>
      <w:hyperlink w:anchor="_ENREF_4" w:tooltip="Beecham, 2014 #7814" w:history="1">
        <w:r w:rsidR="00917CCE" w:rsidRPr="000F70F1">
          <w:rPr>
            <w:noProof/>
            <w:lang w:val="en-AU"/>
          </w:rPr>
          <w:t>Beecham, 2014</w:t>
        </w:r>
      </w:hyperlink>
      <w:r w:rsidR="004C0998" w:rsidRPr="000F70F1">
        <w:rPr>
          <w:noProof/>
          <w:lang w:val="en-AU"/>
        </w:rPr>
        <w:t>)</w:t>
      </w:r>
      <w:r w:rsidR="004C0998" w:rsidRPr="000F70F1">
        <w:rPr>
          <w:lang w:val="en-AU"/>
        </w:rPr>
        <w:fldChar w:fldCharType="end"/>
      </w:r>
      <w:r w:rsidR="00F451A3" w:rsidRPr="000F70F1">
        <w:rPr>
          <w:lang w:val="en-AU"/>
        </w:rPr>
        <w:t xml:space="preserve">. We have reviewed the literature identified by Beecham and more recently published studies to </w:t>
      </w:r>
      <w:r w:rsidR="00C2059E" w:rsidRPr="000F70F1">
        <w:rPr>
          <w:lang w:val="en-AU"/>
        </w:rPr>
        <w:t>summarize</w:t>
      </w:r>
      <w:r w:rsidR="00F451A3" w:rsidRPr="000F70F1">
        <w:rPr>
          <w:lang w:val="en-AU"/>
        </w:rPr>
        <w:t xml:space="preserve"> the impact of mental health disorders that start in childhood and which often continue to cause difficulties for the individual, their families and broader society across the lifespan. </w:t>
      </w:r>
    </w:p>
    <w:p w14:paraId="2042F99A" w14:textId="77777777" w:rsidR="00F451A3" w:rsidRPr="000F70F1" w:rsidRDefault="00F451A3" w:rsidP="00F451A3">
      <w:pPr>
        <w:pStyle w:val="Heading1"/>
        <w:rPr>
          <w:lang w:val="en-AU"/>
        </w:rPr>
      </w:pPr>
      <w:r w:rsidRPr="000F70F1">
        <w:rPr>
          <w:lang w:val="en-AU"/>
        </w:rPr>
        <w:t>Consequences of mental ill-health</w:t>
      </w:r>
    </w:p>
    <w:p w14:paraId="446E58F8" w14:textId="760BF93F" w:rsidR="00F451A3" w:rsidRPr="000F70F1" w:rsidRDefault="00F451A3" w:rsidP="00F451A3">
      <w:pPr>
        <w:rPr>
          <w:lang w:val="en-AU"/>
        </w:rPr>
      </w:pPr>
      <w:r w:rsidRPr="000F70F1">
        <w:rPr>
          <w:lang w:val="en-AU"/>
        </w:rPr>
        <w:t xml:space="preserve">As highlighted above </w:t>
      </w:r>
      <w:r w:rsidR="00686594" w:rsidRPr="000F70F1">
        <w:rPr>
          <w:lang w:val="en-AU"/>
        </w:rPr>
        <w:t>mental health disorders are common during childhood</w:t>
      </w:r>
      <w:r w:rsidRPr="000F70F1">
        <w:rPr>
          <w:lang w:val="en-AU"/>
        </w:rPr>
        <w:t xml:space="preserve">. </w:t>
      </w:r>
      <w:r w:rsidR="00686594" w:rsidRPr="000F70F1">
        <w:rPr>
          <w:lang w:val="en-AU"/>
        </w:rPr>
        <w:t>Afte</w:t>
      </w:r>
      <w:r w:rsidR="00F139A5" w:rsidRPr="000F70F1">
        <w:rPr>
          <w:lang w:val="en-AU"/>
        </w:rPr>
        <w:t xml:space="preserve">r a brief overarching section </w:t>
      </w:r>
      <w:r w:rsidR="00686594" w:rsidRPr="000F70F1">
        <w:rPr>
          <w:lang w:val="en-AU"/>
        </w:rPr>
        <w:t xml:space="preserve">covering general </w:t>
      </w:r>
      <w:r w:rsidR="00E36F7F" w:rsidRPr="000F70F1">
        <w:rPr>
          <w:lang w:val="en-AU"/>
        </w:rPr>
        <w:t>issues,</w:t>
      </w:r>
      <w:r w:rsidR="00686594" w:rsidRPr="000F70F1">
        <w:rPr>
          <w:lang w:val="en-AU"/>
        </w:rPr>
        <w:t xml:space="preserve"> </w:t>
      </w:r>
      <w:r w:rsidR="00F139A5" w:rsidRPr="000F70F1">
        <w:rPr>
          <w:lang w:val="en-AU"/>
        </w:rPr>
        <w:t>w</w:t>
      </w:r>
      <w:r w:rsidRPr="000F70F1">
        <w:rPr>
          <w:lang w:val="en-AU"/>
        </w:rPr>
        <w:t xml:space="preserve">e will focus on </w:t>
      </w:r>
      <w:r w:rsidR="00F139A5" w:rsidRPr="000F70F1">
        <w:rPr>
          <w:lang w:val="en-AU"/>
        </w:rPr>
        <w:t>four</w:t>
      </w:r>
      <w:r w:rsidR="00254A37" w:rsidRPr="000F70F1">
        <w:rPr>
          <w:lang w:val="en-AU"/>
        </w:rPr>
        <w:t xml:space="preserve"> of the most common disorders</w:t>
      </w:r>
      <w:r w:rsidR="00F139A5" w:rsidRPr="000F70F1">
        <w:rPr>
          <w:lang w:val="en-AU"/>
        </w:rPr>
        <w:t xml:space="preserve"> (autism, </w:t>
      </w:r>
      <w:r w:rsidR="00250248" w:rsidRPr="000F70F1">
        <w:rPr>
          <w:lang w:val="en-AU"/>
        </w:rPr>
        <w:t xml:space="preserve">ADHD, </w:t>
      </w:r>
      <w:r w:rsidR="00F139A5" w:rsidRPr="000F70F1">
        <w:rPr>
          <w:lang w:val="en-AU"/>
        </w:rPr>
        <w:t xml:space="preserve">conduct disorder and </w:t>
      </w:r>
      <w:r w:rsidR="00250248" w:rsidRPr="000F70F1">
        <w:rPr>
          <w:lang w:val="en-AU"/>
        </w:rPr>
        <w:t>anxiety</w:t>
      </w:r>
      <w:r w:rsidR="00F139A5" w:rsidRPr="000F70F1">
        <w:rPr>
          <w:lang w:val="en-AU"/>
        </w:rPr>
        <w:t>)</w:t>
      </w:r>
      <w:r w:rsidR="00254A37" w:rsidRPr="000F70F1">
        <w:rPr>
          <w:lang w:val="en-AU"/>
        </w:rPr>
        <w:t xml:space="preserve"> for which there is some relevant </w:t>
      </w:r>
      <w:r w:rsidR="00F139A5" w:rsidRPr="000F70F1">
        <w:rPr>
          <w:lang w:val="en-AU"/>
        </w:rPr>
        <w:t>information about cost</w:t>
      </w:r>
      <w:r w:rsidR="00254A37" w:rsidRPr="000F70F1">
        <w:rPr>
          <w:lang w:val="en-AU"/>
        </w:rPr>
        <w:t>.</w:t>
      </w:r>
    </w:p>
    <w:p w14:paraId="4EE0071A" w14:textId="0FE263DF" w:rsidR="00B07F1F" w:rsidRPr="000F70F1" w:rsidRDefault="00686594" w:rsidP="00B07F1F">
      <w:pPr>
        <w:rPr>
          <w:lang w:val="en-AU"/>
        </w:rPr>
      </w:pPr>
      <w:r w:rsidRPr="000F70F1">
        <w:rPr>
          <w:lang w:val="en-AU"/>
        </w:rPr>
        <w:t>In general the data</w:t>
      </w:r>
      <w:r w:rsidR="00FC792B" w:rsidRPr="000F70F1">
        <w:rPr>
          <w:lang w:val="en-AU"/>
        </w:rPr>
        <w:t xml:space="preserve"> suggest</w:t>
      </w:r>
      <w:r w:rsidRPr="000F70F1">
        <w:rPr>
          <w:lang w:val="en-AU"/>
        </w:rPr>
        <w:t>s</w:t>
      </w:r>
      <w:r w:rsidR="00FC792B" w:rsidRPr="000F70F1">
        <w:rPr>
          <w:lang w:val="en-AU"/>
        </w:rPr>
        <w:t xml:space="preserve"> that healthcare costs for children and adolescents </w:t>
      </w:r>
      <w:r w:rsidR="008E4E31">
        <w:rPr>
          <w:lang w:val="en-AU"/>
        </w:rPr>
        <w:t xml:space="preserve">with a mental health disorder </w:t>
      </w:r>
      <w:r w:rsidR="00FC792B" w:rsidRPr="000F70F1">
        <w:rPr>
          <w:lang w:val="en-AU"/>
        </w:rPr>
        <w:t>are at least tw</w:t>
      </w:r>
      <w:r w:rsidRPr="000F70F1">
        <w:rPr>
          <w:lang w:val="en-AU"/>
        </w:rPr>
        <w:t xml:space="preserve">ice as high as children with </w:t>
      </w:r>
      <w:r w:rsidR="00FC792B" w:rsidRPr="000F70F1">
        <w:rPr>
          <w:lang w:val="en-AU"/>
        </w:rPr>
        <w:t xml:space="preserve">no identified disorder </w:t>
      </w:r>
      <w:r w:rsidR="004C0998" w:rsidRPr="000F70F1">
        <w:rPr>
          <w:lang w:val="en-AU"/>
        </w:rPr>
        <w:fldChar w:fldCharType="begin"/>
      </w:r>
      <w:r w:rsidR="004C0998" w:rsidRPr="000F70F1">
        <w:rPr>
          <w:lang w:val="en-AU"/>
        </w:rPr>
        <w:instrText xml:space="preserve"> ADDIN EN.CITE &lt;EndNote&gt;&lt;Cite&gt;&lt;Author&gt;Ford&lt;/Author&gt;&lt;Year&gt;2005&lt;/Year&gt;&lt;RecNum&gt;33135&lt;/RecNum&gt;&lt;Prefix&gt;e.g. &lt;/Prefix&gt;&lt;DisplayText&gt;(e.g. Ford, Hamilton, Goodman, &amp;amp; Meltzer, 2005)&lt;/DisplayText&gt;&lt;record&gt;&lt;rec-number&gt;33135&lt;/rec-number&gt;&lt;foreign-keys&gt;&lt;key app="EN" db-id="tw5sxtea5t5a9eex5pfxsapespe2aprrp9a2" timestamp="1552879012"&gt;33135&lt;/key&gt;&lt;/foreign-keys&gt;&lt;ref-type name="Journal Article"&gt;17&lt;/ref-type&gt;&lt;contributors&gt;&lt;authors&gt;&lt;author&gt;Ford, T.&lt;/author&gt;&lt;author&gt;Hamilton, H.&lt;/author&gt;&lt;author&gt;Goodman, R.&lt;/author&gt;&lt;author&gt;Meltzer, H.&lt;/author&gt;&lt;/authors&gt;&lt;/contributors&gt;&lt;titles&gt;&lt;title&gt;Service contacts among the children participating in the British child and adolescent mental health surveys&lt;/title&gt;&lt;secondary-title&gt;Child and Adolescent Mental Health&lt;/secondary-title&gt;&lt;/titles&gt;&lt;periodical&gt;&lt;full-title&gt;Child Adolesc Ment Health&lt;/full-title&gt;&lt;abbr-1&gt;Child and adolescent mental health&lt;/abbr-1&gt;&lt;/periodical&gt;&lt;pages&gt;2-9&lt;/pages&gt;&lt;volume&gt;10&lt;/volume&gt;&lt;dates&gt;&lt;year&gt;2005&lt;/year&gt;&lt;/dates&gt;&lt;urls&gt;&lt;/urls&gt;&lt;/record&gt;&lt;/Cite&gt;&lt;/EndNote&gt;</w:instrText>
      </w:r>
      <w:r w:rsidR="004C0998" w:rsidRPr="000F70F1">
        <w:rPr>
          <w:lang w:val="en-AU"/>
        </w:rPr>
        <w:fldChar w:fldCharType="separate"/>
      </w:r>
      <w:r w:rsidR="004C0998" w:rsidRPr="000F70F1">
        <w:rPr>
          <w:noProof/>
          <w:lang w:val="en-AU"/>
        </w:rPr>
        <w:t>(</w:t>
      </w:r>
      <w:hyperlink w:anchor="_ENREF_25" w:tooltip="Ford, 2005 #33135" w:history="1">
        <w:r w:rsidR="00917CCE" w:rsidRPr="000F70F1">
          <w:rPr>
            <w:noProof/>
            <w:lang w:val="en-AU"/>
          </w:rPr>
          <w:t>e.g. Ford, Hamilton, Goodman, &amp; Meltzer, 2005</w:t>
        </w:r>
      </w:hyperlink>
      <w:r w:rsidR="004C0998" w:rsidRPr="000F70F1">
        <w:rPr>
          <w:noProof/>
          <w:lang w:val="en-AU"/>
        </w:rPr>
        <w:t>)</w:t>
      </w:r>
      <w:r w:rsidR="004C0998" w:rsidRPr="000F70F1">
        <w:rPr>
          <w:lang w:val="en-AU"/>
        </w:rPr>
        <w:fldChar w:fldCharType="end"/>
      </w:r>
      <w:r w:rsidR="00FC792B" w:rsidRPr="000F70F1">
        <w:rPr>
          <w:lang w:val="en-AU"/>
        </w:rPr>
        <w:t xml:space="preserve">. </w:t>
      </w:r>
      <w:r w:rsidR="001834E8">
        <w:rPr>
          <w:lang w:val="en-AU"/>
        </w:rPr>
        <w:t>D</w:t>
      </w:r>
      <w:r w:rsidRPr="000F70F1">
        <w:rPr>
          <w:lang w:val="en-AU"/>
        </w:rPr>
        <w:t xml:space="preserve">irect non-medical costs </w:t>
      </w:r>
      <w:r w:rsidR="001834E8">
        <w:rPr>
          <w:lang w:val="en-AU"/>
        </w:rPr>
        <w:t xml:space="preserve">(those that are incurred outside the healthcare system but are directly related to the mental health problem, often borne by </w:t>
      </w:r>
      <w:r w:rsidR="00FA4880">
        <w:rPr>
          <w:lang w:val="en-AU"/>
        </w:rPr>
        <w:t>the education sector or families themselves</w:t>
      </w:r>
      <w:r w:rsidR="001834E8">
        <w:rPr>
          <w:lang w:val="en-AU"/>
        </w:rPr>
        <w:t xml:space="preserve">) </w:t>
      </w:r>
      <w:r w:rsidR="00FC792B" w:rsidRPr="000F70F1">
        <w:rPr>
          <w:lang w:val="en-AU"/>
        </w:rPr>
        <w:t>account for the major part of the overall</w:t>
      </w:r>
      <w:r w:rsidR="00B07F1F" w:rsidRPr="000F70F1">
        <w:rPr>
          <w:lang w:val="en-AU"/>
        </w:rPr>
        <w:t xml:space="preserve"> costs (up to 90% of the total). </w:t>
      </w:r>
      <w:r w:rsidR="002F3FC3" w:rsidRPr="000F70F1">
        <w:rPr>
          <w:lang w:val="en-AU"/>
        </w:rPr>
        <w:t>I</w:t>
      </w:r>
      <w:r w:rsidR="00B07F1F" w:rsidRPr="000F70F1">
        <w:rPr>
          <w:lang w:val="en-AU"/>
        </w:rPr>
        <w:t>t is now very clear that the economic impact of childhood mental health disorders is not limited to childhood. For example data from longitudinal cohort studies in the UK have identified that those with antisocial conduct problems in childhood were less likely to economically active</w:t>
      </w:r>
      <w:r w:rsidR="00C84E62">
        <w:rPr>
          <w:lang w:val="en-AU"/>
        </w:rPr>
        <w:t xml:space="preserve"> in adulthood</w:t>
      </w:r>
      <w:r w:rsidR="00B07F1F" w:rsidRPr="000F70F1">
        <w:rPr>
          <w:lang w:val="en-AU"/>
        </w:rPr>
        <w:t xml:space="preserve"> </w:t>
      </w:r>
      <w:r w:rsidR="004C0998" w:rsidRPr="000F70F1">
        <w:rPr>
          <w:lang w:val="en-AU"/>
        </w:rPr>
        <w:fldChar w:fldCharType="begin">
          <w:fldData xml:space="preserve">PEVuZE5vdGU+PENpdGU+PEF1dGhvcj5LbmFwcDwvQXV0aG9yPjxZZWFyPjIwMTE8L1llYXI+PFJl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</w:fldData>
        </w:fldChar>
      </w:r>
      <w:r w:rsidR="004C0998" w:rsidRPr="000F70F1">
        <w:rPr>
          <w:lang w:val="en-AU"/>
        </w:rPr>
        <w:instrText xml:space="preserve"> ADDIN EN.CITE </w:instrText>
      </w:r>
      <w:r w:rsidR="004C0998" w:rsidRPr="000F70F1">
        <w:rPr>
          <w:lang w:val="en-AU"/>
        </w:rPr>
        <w:fldChar w:fldCharType="begin">
          <w:fldData xml:space="preserve">PEVuZE5vdGU+PENpdGU+PEF1dGhvcj5LbmFwcDwvQXV0aG9yPjxZZWFyPjIwMTE8L1llYXI+PFJl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</w:fldData>
        </w:fldChar>
      </w:r>
      <w:r w:rsidR="004C0998" w:rsidRPr="000F70F1">
        <w:rPr>
          <w:lang w:val="en-AU"/>
        </w:rPr>
        <w:instrText xml:space="preserve"> ADDIN EN.CITE.DATA </w:instrText>
      </w:r>
      <w:r w:rsidR="004C0998" w:rsidRPr="000F70F1">
        <w:rPr>
          <w:lang w:val="en-AU"/>
        </w:rPr>
      </w:r>
      <w:r w:rsidR="004C0998" w:rsidRPr="000F70F1">
        <w:rPr>
          <w:lang w:val="en-AU"/>
        </w:rPr>
        <w:fldChar w:fldCharType="end"/>
      </w:r>
      <w:r w:rsidR="004C0998" w:rsidRPr="000F70F1">
        <w:rPr>
          <w:lang w:val="en-AU"/>
        </w:rPr>
      </w:r>
      <w:r w:rsidR="004C0998" w:rsidRPr="000F70F1">
        <w:rPr>
          <w:lang w:val="en-AU"/>
        </w:rPr>
        <w:fldChar w:fldCharType="separate"/>
      </w:r>
      <w:r w:rsidR="004C0998" w:rsidRPr="000F70F1">
        <w:rPr>
          <w:noProof/>
          <w:lang w:val="en-AU"/>
        </w:rPr>
        <w:t>(</w:t>
      </w:r>
      <w:hyperlink w:anchor="_ENREF_37" w:tooltip="Knapp, 2011 #1661" w:history="1">
        <w:r w:rsidR="00917CCE" w:rsidRPr="000F70F1">
          <w:rPr>
            <w:noProof/>
            <w:lang w:val="en-AU"/>
          </w:rPr>
          <w:t>Knapp, King, Healey, &amp; Thomas, 2011</w:t>
        </w:r>
      </w:hyperlink>
      <w:r w:rsidR="004C0998" w:rsidRPr="000F70F1">
        <w:rPr>
          <w:noProof/>
          <w:lang w:val="en-AU"/>
        </w:rPr>
        <w:t>)</w:t>
      </w:r>
      <w:r w:rsidR="004C0998" w:rsidRPr="000F70F1">
        <w:rPr>
          <w:lang w:val="en-AU"/>
        </w:rPr>
        <w:fldChar w:fldCharType="end"/>
      </w:r>
      <w:r w:rsidR="00EF4DEC">
        <w:rPr>
          <w:lang w:val="en-AU"/>
        </w:rPr>
        <w:t>. T</w:t>
      </w:r>
      <w:r w:rsidR="00B07F1F" w:rsidRPr="000F70F1">
        <w:rPr>
          <w:lang w:val="en-AU"/>
        </w:rPr>
        <w:t xml:space="preserve">hose with ADHD were also less likely to be working and </w:t>
      </w:r>
      <w:r w:rsidR="00EF4DEC">
        <w:rPr>
          <w:lang w:val="en-AU"/>
        </w:rPr>
        <w:t>if in work</w:t>
      </w:r>
      <w:r w:rsidR="00B07F1F" w:rsidRPr="000F70F1">
        <w:rPr>
          <w:lang w:val="en-AU"/>
        </w:rPr>
        <w:t xml:space="preserve"> they were likely to be in less-skilled, lower paid jobs than those without ADHD. In general those with externalizing behaviour problems </w:t>
      </w:r>
      <w:r w:rsidR="00DA7704">
        <w:rPr>
          <w:lang w:val="en-AU"/>
        </w:rPr>
        <w:t xml:space="preserve">(such as ADHD or conduct disorder) </w:t>
      </w:r>
      <w:r w:rsidR="00B07F1F" w:rsidRPr="000F70F1">
        <w:rPr>
          <w:lang w:val="en-AU"/>
        </w:rPr>
        <w:t xml:space="preserve">were more likely as adults to have symptoms of depression and anxiety or abuse alcohol, and more likely to become parents in their teenage years, to have left school with no qualifications, and to experience adversity </w:t>
      </w:r>
      <w:r w:rsidR="004C0998" w:rsidRPr="000F70F1">
        <w:rPr>
          <w:lang w:val="en-AU"/>
        </w:rPr>
        <w:fldChar w:fldCharType="begin"/>
      </w:r>
      <w:r w:rsidR="004C0998" w:rsidRPr="000F70F1">
        <w:rPr>
          <w:lang w:val="en-AU"/>
        </w:rPr>
        <w:instrText xml:space="preserve"> ADDIN EN.CITE &lt;EndNote&gt;&lt;Cite&gt;&lt;Author&gt;Healey&lt;/Author&gt;&lt;Year&gt;2004&lt;/Year&gt;&lt;RecNum&gt;33136&lt;/RecNum&gt;&lt;DisplayText&gt;(Healey, Knapp, &amp;amp; Farrington, 2004)&lt;/DisplayText&gt;&lt;record&gt;&lt;rec-number&gt;33136&lt;/rec-number&gt;&lt;foreign-keys&gt;&lt;key app="EN" db-id="tw5sxtea5t5a9eex5pfxsapespe2aprrp9a2" timestamp="1552880024"&gt;33136&lt;/key&gt;&lt;/foreign-keys&gt;&lt;ref-type name="Journal Article"&gt;17&lt;/ref-type&gt;&lt;contributors&gt;&lt;authors&gt;&lt;author&gt;Healey, A.&lt;/author&gt;&lt;author&gt;Knapp, M.&lt;/author&gt;&lt;author&gt;Farrington, D.&lt;/author&gt;&lt;/authors&gt;&lt;/contributors&gt;&lt;titles&gt;&lt;title&gt;Adult labour market implications of antisocial behaviour in childhood and adolescence: Findings from a UK longitudinal study.&lt;/title&gt;&lt;secondary-title&gt;Applied Economics&lt;/secondary-title&gt;&lt;/titles&gt;&lt;periodical&gt;&lt;full-title&gt;Applied Economics&lt;/full-title&gt;&lt;/periodical&gt;&lt;pages&gt;93-105&lt;/pages&gt;&lt;volume&gt;36&lt;/volume&gt;&lt;dates&gt;&lt;year&gt;2004&lt;/year&gt;&lt;/dates&gt;&lt;urls&gt;&lt;/urls&gt;&lt;/record&gt;&lt;/Cite&gt;&lt;/EndNote&gt;</w:instrText>
      </w:r>
      <w:r w:rsidR="004C0998" w:rsidRPr="000F70F1">
        <w:rPr>
          <w:lang w:val="en-AU"/>
        </w:rPr>
        <w:fldChar w:fldCharType="separate"/>
      </w:r>
      <w:r w:rsidR="004C0998" w:rsidRPr="000F70F1">
        <w:rPr>
          <w:noProof/>
          <w:lang w:val="en-AU"/>
        </w:rPr>
        <w:t>(</w:t>
      </w:r>
      <w:hyperlink w:anchor="_ENREF_32" w:tooltip="Healey, 2004 #33136" w:history="1">
        <w:r w:rsidR="00917CCE" w:rsidRPr="000F70F1">
          <w:rPr>
            <w:noProof/>
            <w:lang w:val="en-AU"/>
          </w:rPr>
          <w:t>Healey, Knapp, &amp; Farrington, 2004</w:t>
        </w:r>
      </w:hyperlink>
      <w:r w:rsidR="004C0998" w:rsidRPr="000F70F1">
        <w:rPr>
          <w:noProof/>
          <w:lang w:val="en-AU"/>
        </w:rPr>
        <w:t>)</w:t>
      </w:r>
      <w:r w:rsidR="004C0998" w:rsidRPr="000F70F1">
        <w:rPr>
          <w:lang w:val="en-AU"/>
        </w:rPr>
        <w:fldChar w:fldCharType="end"/>
      </w:r>
      <w:r w:rsidR="00250248" w:rsidRPr="000F70F1">
        <w:rPr>
          <w:lang w:val="en-AU"/>
        </w:rPr>
        <w:t>.</w:t>
      </w:r>
    </w:p>
    <w:p w14:paraId="74FE91B7" w14:textId="7D099327" w:rsidR="00250248" w:rsidRPr="000F70F1" w:rsidRDefault="00250248" w:rsidP="00F139A5">
      <w:pPr>
        <w:pStyle w:val="Heading2"/>
        <w:rPr>
          <w:lang w:val="en-AU"/>
        </w:rPr>
      </w:pPr>
      <w:r w:rsidRPr="000F70F1">
        <w:rPr>
          <w:lang w:val="en-AU"/>
        </w:rPr>
        <w:t>Autism spectrum disorders</w:t>
      </w:r>
      <w:r w:rsidR="00776BD7">
        <w:rPr>
          <w:lang w:val="en-AU"/>
        </w:rPr>
        <w:t xml:space="preserve"> (ASD)</w:t>
      </w:r>
    </w:p>
    <w:p w14:paraId="050355C7" w14:textId="0C806E58" w:rsidR="008F14E3" w:rsidRPr="000F70F1" w:rsidRDefault="00250248" w:rsidP="00296DD2">
      <w:pPr>
        <w:rPr>
          <w:lang w:val="en-AU"/>
        </w:rPr>
      </w:pPr>
      <w:r w:rsidRPr="000F70F1">
        <w:rPr>
          <w:lang w:val="en-AU"/>
        </w:rPr>
        <w:t xml:space="preserve">ASD is commonly diagnosed around the time of school entry and </w:t>
      </w:r>
      <w:r w:rsidR="00C86ECA" w:rsidRPr="000F70F1">
        <w:rPr>
          <w:lang w:val="en-AU"/>
        </w:rPr>
        <w:t>most commonly has a lifelong impact</w:t>
      </w:r>
      <w:r w:rsidRPr="000F70F1">
        <w:rPr>
          <w:lang w:val="en-AU"/>
        </w:rPr>
        <w:t xml:space="preserve"> on these children and their families. Those with ASD have impaired social interactions, display repetitive ritualistic behaviours and have significant communication problems. They suffer from high rates of mental health comorbidities including ADHD, </w:t>
      </w:r>
      <w:r w:rsidR="008F14E3" w:rsidRPr="000F70F1">
        <w:rPr>
          <w:lang w:val="en-AU"/>
        </w:rPr>
        <w:t xml:space="preserve">anxiety, depression and conduct disorders. </w:t>
      </w:r>
      <w:r w:rsidR="002955BB" w:rsidRPr="000F70F1">
        <w:rPr>
          <w:lang w:val="en-AU"/>
        </w:rPr>
        <w:t xml:space="preserve">Higher than average rates of out of home care mean that additional housing costs for this group are considerable. In </w:t>
      </w:r>
      <w:r w:rsidR="002955BB" w:rsidRPr="000F70F1">
        <w:rPr>
          <w:lang w:val="en-AU"/>
        </w:rPr>
        <w:lastRenderedPageBreak/>
        <w:t>an analysis of costs for children with ASD that included costs to housing, health, social care and education services, as well as families’ out-of-pocket expenditures</w:t>
      </w:r>
      <w:r w:rsidR="00E01868" w:rsidRPr="000F70F1">
        <w:rPr>
          <w:lang w:val="en-AU"/>
        </w:rPr>
        <w:t>,</w:t>
      </w:r>
      <w:r w:rsidR="002955BB" w:rsidRPr="000F70F1">
        <w:rPr>
          <w:lang w:val="en-AU"/>
        </w:rPr>
        <w:t xml:space="preserve"> national costs</w:t>
      </w:r>
      <w:r w:rsidR="007E04C9" w:rsidRPr="000F70F1">
        <w:rPr>
          <w:lang w:val="en-AU"/>
        </w:rPr>
        <w:t xml:space="preserve"> in the UK</w:t>
      </w:r>
      <w:r w:rsidR="002955BB" w:rsidRPr="000F70F1">
        <w:rPr>
          <w:lang w:val="en-AU"/>
        </w:rPr>
        <w:t xml:space="preserve"> were </w:t>
      </w:r>
      <w:r w:rsidR="002955BB" w:rsidRPr="0048799D">
        <w:rPr>
          <w:lang w:val="en-AU"/>
        </w:rPr>
        <w:t xml:space="preserve">estimated as </w:t>
      </w:r>
      <w:r w:rsidR="00327CD7" w:rsidRPr="0048799D">
        <w:rPr>
          <w:rFonts w:cstheme="minorHAnsi"/>
          <w:lang w:val="en-AU"/>
        </w:rPr>
        <w:t>£</w:t>
      </w:r>
      <w:r w:rsidR="008A2778" w:rsidRPr="00D23694">
        <w:rPr>
          <w:lang w:val="en-AU"/>
        </w:rPr>
        <w:t xml:space="preserve">1.3 billion </w:t>
      </w:r>
      <w:r w:rsidR="00CC32AB" w:rsidRPr="00D23694">
        <w:rPr>
          <w:lang w:val="en-AU"/>
        </w:rPr>
        <w:t xml:space="preserve">per year </w:t>
      </w:r>
      <w:r w:rsidR="005D513B" w:rsidRPr="00D23694">
        <w:rPr>
          <w:lang w:val="en-AU"/>
        </w:rPr>
        <w:t xml:space="preserve">(2005/06 </w:t>
      </w:r>
      <w:r w:rsidR="00237AB9" w:rsidRPr="0048799D">
        <w:rPr>
          <w:rFonts w:cstheme="minorHAnsi"/>
          <w:lang w:val="en-AU"/>
        </w:rPr>
        <w:t>£</w:t>
      </w:r>
      <w:r w:rsidR="005D513B" w:rsidRPr="00D23694">
        <w:rPr>
          <w:lang w:val="en-AU"/>
        </w:rPr>
        <w:t xml:space="preserve">UK, equivalent to </w:t>
      </w:r>
      <w:r w:rsidR="00EC5C47" w:rsidRPr="00D23694">
        <w:rPr>
          <w:lang w:val="en-AU"/>
        </w:rPr>
        <w:t xml:space="preserve">$AU </w:t>
      </w:r>
      <w:r w:rsidR="006F74CE" w:rsidRPr="00D23694">
        <w:rPr>
          <w:lang w:val="en-AU"/>
        </w:rPr>
        <w:t>3.4</w:t>
      </w:r>
      <w:r w:rsidR="00301FF9" w:rsidRPr="00D23694">
        <w:rPr>
          <w:lang w:val="en-AU"/>
        </w:rPr>
        <w:t xml:space="preserve"> billion in 2018)</w:t>
      </w:r>
      <w:r w:rsidR="005D513B" w:rsidRPr="00D23694">
        <w:rPr>
          <w:lang w:val="en-AU"/>
        </w:rPr>
        <w:t xml:space="preserve"> </w:t>
      </w:r>
      <w:r w:rsidR="00DD1C4C" w:rsidRPr="0048799D">
        <w:rPr>
          <w:lang w:val="en-AU"/>
        </w:rPr>
        <w:t xml:space="preserve"> </w:t>
      </w:r>
      <w:r w:rsidR="002955BB" w:rsidRPr="0048799D">
        <w:rPr>
          <w:lang w:val="en-AU"/>
        </w:rPr>
        <w:t xml:space="preserve">for those with ASD </w:t>
      </w:r>
      <w:r w:rsidR="002955BB" w:rsidRPr="002836B4">
        <w:rPr>
          <w:lang w:val="en-AU"/>
        </w:rPr>
        <w:t>aged 4 – 11 years</w:t>
      </w:r>
      <w:r w:rsidR="00441983" w:rsidRPr="002836B4">
        <w:rPr>
          <w:lang w:val="en-AU"/>
        </w:rPr>
        <w:t xml:space="preserve">, an average of </w:t>
      </w:r>
      <w:r w:rsidR="00EE6FA0" w:rsidRPr="002836B4">
        <w:rPr>
          <w:rFonts w:cstheme="minorHAnsi"/>
          <w:lang w:val="en-AU"/>
        </w:rPr>
        <w:t>£23,856 per child ($</w:t>
      </w:r>
      <w:r w:rsidR="0048799D" w:rsidRPr="00B77FF2">
        <w:rPr>
          <w:rFonts w:cstheme="minorHAnsi"/>
          <w:lang w:val="en-AU"/>
        </w:rPr>
        <w:t>AU</w:t>
      </w:r>
      <w:r w:rsidR="00D973EE" w:rsidRPr="00B77FF2">
        <w:rPr>
          <w:rFonts w:cstheme="minorHAnsi"/>
          <w:lang w:val="en-AU"/>
        </w:rPr>
        <w:t xml:space="preserve">62,546 </w:t>
      </w:r>
      <w:r w:rsidR="0048799D" w:rsidRPr="00B77FF2">
        <w:rPr>
          <w:rFonts w:cstheme="minorHAnsi"/>
          <w:lang w:val="en-AU"/>
        </w:rPr>
        <w:t>in 2018)</w:t>
      </w:r>
      <w:r w:rsidR="00131C34" w:rsidRPr="002836B4">
        <w:rPr>
          <w:lang w:val="en-AU"/>
        </w:rPr>
        <w:t xml:space="preserve"> </w:t>
      </w:r>
      <w:r w:rsidR="004C0998" w:rsidRPr="0048799D">
        <w:rPr>
          <w:lang w:val="en-AU"/>
        </w:rPr>
        <w:fldChar w:fldCharType="begin">
          <w:fldData xml:space="preserve">PEVuZE5vdGU+PENpdGU+PEF1dGhvcj5LbmFwcDwvQXV0aG9yPjxZZWFyPjIwMDk8L1llYXI+PFJl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</w:fldData>
        </w:fldChar>
      </w:r>
      <w:r w:rsidR="004C0998" w:rsidRPr="002F16CE">
        <w:rPr>
          <w:lang w:val="en-AU"/>
        </w:rPr>
        <w:instrText xml:space="preserve"> ADDIN EN.CITE </w:instrText>
      </w:r>
      <w:r w:rsidR="004C0998" w:rsidRPr="002F16CE">
        <w:rPr>
          <w:lang w:val="en-AU"/>
        </w:rPr>
        <w:fldChar w:fldCharType="begin">
          <w:fldData xml:space="preserve">PEVuZE5vdGU+PENpdGU+PEF1dGhvcj5LbmFwcDwvQXV0aG9yPjxZZWFyPjIwMDk8L1llYXI+PFJl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</w:fldData>
        </w:fldChar>
      </w:r>
      <w:r w:rsidR="004C0998" w:rsidRPr="002F16CE">
        <w:rPr>
          <w:lang w:val="en-AU"/>
        </w:rPr>
        <w:instrText xml:space="preserve"> ADDIN EN.CITE.DATA </w:instrText>
      </w:r>
      <w:r w:rsidR="004C0998" w:rsidRPr="002F16CE">
        <w:rPr>
          <w:lang w:val="en-AU"/>
        </w:rPr>
      </w:r>
      <w:r w:rsidR="004C0998" w:rsidRPr="002F16CE">
        <w:rPr>
          <w:lang w:val="en-AU"/>
        </w:rPr>
        <w:fldChar w:fldCharType="end"/>
      </w:r>
      <w:r w:rsidR="004C0998" w:rsidRPr="0048799D">
        <w:rPr>
          <w:lang w:val="en-AU"/>
        </w:rPr>
      </w:r>
      <w:r w:rsidR="004C0998" w:rsidRPr="0048799D">
        <w:rPr>
          <w:lang w:val="en-AU"/>
        </w:rPr>
        <w:fldChar w:fldCharType="separate"/>
      </w:r>
      <w:r w:rsidR="004C0998" w:rsidRPr="0048799D">
        <w:rPr>
          <w:noProof/>
          <w:lang w:val="en-AU"/>
        </w:rPr>
        <w:t>(</w:t>
      </w:r>
      <w:hyperlink w:anchor="_ENREF_38" w:tooltip="Knapp, 2009 #33137" w:history="1">
        <w:r w:rsidR="00917CCE" w:rsidRPr="0048799D">
          <w:rPr>
            <w:noProof/>
            <w:lang w:val="en-AU"/>
          </w:rPr>
          <w:t>Knapp, Romeo, &amp; Beecham, 2009</w:t>
        </w:r>
      </w:hyperlink>
      <w:r w:rsidR="004C0998" w:rsidRPr="0048799D">
        <w:rPr>
          <w:noProof/>
          <w:lang w:val="en-AU"/>
        </w:rPr>
        <w:t>)</w:t>
      </w:r>
      <w:r w:rsidR="004C0998" w:rsidRPr="0048799D">
        <w:rPr>
          <w:lang w:val="en-AU"/>
        </w:rPr>
        <w:fldChar w:fldCharType="end"/>
      </w:r>
      <w:r w:rsidR="002955BB" w:rsidRPr="0048799D">
        <w:rPr>
          <w:lang w:val="en-AU"/>
        </w:rPr>
        <w:t xml:space="preserve">. From </w:t>
      </w:r>
      <w:r w:rsidR="002955BB" w:rsidRPr="00D23694">
        <w:rPr>
          <w:lang w:val="en-AU"/>
        </w:rPr>
        <w:t xml:space="preserve">US data </w:t>
      </w:r>
      <w:r w:rsidR="00131C34" w:rsidRPr="00D23694">
        <w:rPr>
          <w:lang w:val="en-AU"/>
        </w:rPr>
        <w:t>using a similarly broad cost perspective per capita total incremental costs at 2003 prices were: age 3–7, $446,203</w:t>
      </w:r>
      <w:r w:rsidR="008566EA" w:rsidRPr="00D23694">
        <w:rPr>
          <w:lang w:val="en-AU"/>
        </w:rPr>
        <w:t xml:space="preserve"> (</w:t>
      </w:r>
      <w:r w:rsidR="0040587B" w:rsidRPr="00D23694">
        <w:rPr>
          <w:lang w:val="en-AU"/>
        </w:rPr>
        <w:t>$AU868</w:t>
      </w:r>
      <w:r w:rsidR="000F029C" w:rsidRPr="00D23694">
        <w:rPr>
          <w:lang w:val="en-AU"/>
        </w:rPr>
        <w:t>,382 in 2018)</w:t>
      </w:r>
      <w:r w:rsidR="00131C34" w:rsidRPr="00D23694">
        <w:rPr>
          <w:lang w:val="en-AU"/>
        </w:rPr>
        <w:t>; age 8–12, $314,297</w:t>
      </w:r>
      <w:r w:rsidR="000F029C" w:rsidRPr="00D23694">
        <w:rPr>
          <w:lang w:val="en-AU"/>
        </w:rPr>
        <w:t xml:space="preserve"> ($AU611,672 in 2018)</w:t>
      </w:r>
      <w:r w:rsidR="00131C34" w:rsidRPr="00D23694">
        <w:rPr>
          <w:lang w:val="en-AU"/>
        </w:rPr>
        <w:t>; age 13–17, $285,082</w:t>
      </w:r>
      <w:r w:rsidR="000F029C" w:rsidRPr="00D23694">
        <w:rPr>
          <w:lang w:val="en-AU"/>
        </w:rPr>
        <w:t xml:space="preserve"> ($AU</w:t>
      </w:r>
      <w:r w:rsidR="008C23AF" w:rsidRPr="00D23694">
        <w:rPr>
          <w:lang w:val="en-AU"/>
        </w:rPr>
        <w:t>554,815 in 2018)</w:t>
      </w:r>
      <w:r w:rsidR="00131C34" w:rsidRPr="00D23694">
        <w:rPr>
          <w:lang w:val="en-AU"/>
        </w:rPr>
        <w:t xml:space="preserve"> </w:t>
      </w:r>
      <w:r w:rsidR="004C0998" w:rsidRPr="00D23694">
        <w:rPr>
          <w:lang w:val="en-AU"/>
        </w:rPr>
        <w:fldChar w:fldCharType="begin"/>
      </w:r>
      <w:r w:rsidR="004C0998" w:rsidRPr="00D23694">
        <w:rPr>
          <w:lang w:val="en-AU"/>
        </w:rPr>
        <w:instrText xml:space="preserve"> ADDIN EN.CITE &lt;EndNote&gt;&lt;Cite&gt;&lt;Author&gt;Gantz&lt;/Author&gt;&lt;Year&gt;2007&lt;/Year&gt;&lt;RecNum&gt;33138&lt;/RecNum&gt;&lt;DisplayText&gt;(Gantz, 2007)&lt;/DisplayText&gt;&lt;record&gt;&lt;rec-number&gt;33138&lt;/rec-number&gt;&lt;foreign-keys&gt;&lt;key app="EN" db-id="tw5sxtea5t5a9eex5pfxsapespe2aprrp9a2" timestamp="1552882276"&gt;33138&lt;/key&gt;&lt;/foreign-keys&gt;&lt;ref-type name="Journal Article"&gt;17&lt;/ref-type&gt;&lt;contributors&gt;&lt;authors&gt;&lt;author&gt;Gantz, M.&lt;/author&gt;&lt;/authors&gt;&lt;/contributors&gt;&lt;titles&gt;&lt;title&gt;The life time distribution of the incremental societal costs of autism.&lt;/title&gt;&lt;secondary-title&gt; Archives of Pediatrics and Adolescent Medicine&lt;/secondary-title&gt;&lt;/titles&gt;&lt;pages&gt;343-349&lt;/pages&gt;&lt;volume&gt;161&lt;/volume&gt;&lt;dates&gt;&lt;year&gt;2007&lt;/year&gt;&lt;/dates&gt;&lt;urls&gt;&lt;/urls&gt;&lt;/record&gt;&lt;/Cite&gt;&lt;/EndNote&gt;</w:instrText>
      </w:r>
      <w:r w:rsidR="004C0998" w:rsidRPr="00D23694">
        <w:rPr>
          <w:lang w:val="en-AU"/>
        </w:rPr>
        <w:fldChar w:fldCharType="separate"/>
      </w:r>
      <w:r w:rsidR="004C0998" w:rsidRPr="00D23694">
        <w:rPr>
          <w:noProof/>
          <w:lang w:val="en-AU"/>
        </w:rPr>
        <w:t>(</w:t>
      </w:r>
      <w:hyperlink w:anchor="_ENREF_27" w:tooltip="Gantz, 2007 #33138" w:history="1">
        <w:r w:rsidR="00917CCE" w:rsidRPr="00D23694">
          <w:rPr>
            <w:noProof/>
            <w:lang w:val="en-AU"/>
          </w:rPr>
          <w:t>Gantz, 2007</w:t>
        </w:r>
      </w:hyperlink>
      <w:r w:rsidR="004C0998" w:rsidRPr="00D23694">
        <w:rPr>
          <w:noProof/>
          <w:lang w:val="en-AU"/>
        </w:rPr>
        <w:t>)</w:t>
      </w:r>
      <w:r w:rsidR="004C0998" w:rsidRPr="00D23694">
        <w:rPr>
          <w:lang w:val="en-AU"/>
        </w:rPr>
        <w:fldChar w:fldCharType="end"/>
      </w:r>
      <w:r w:rsidR="00131C34" w:rsidRPr="00D23694">
        <w:rPr>
          <w:lang w:val="en-AU"/>
        </w:rPr>
        <w:t>.</w:t>
      </w:r>
      <w:r w:rsidR="00131C34" w:rsidRPr="000F70F1">
        <w:rPr>
          <w:lang w:val="en-AU"/>
        </w:rPr>
        <w:t xml:space="preserve"> Rising health care costs for children with autism over time are likely to be </w:t>
      </w:r>
      <w:r w:rsidR="008C23AF" w:rsidRPr="000F70F1">
        <w:rPr>
          <w:lang w:val="en-AU"/>
        </w:rPr>
        <w:t xml:space="preserve">due to </w:t>
      </w:r>
      <w:r w:rsidR="00131C34" w:rsidRPr="000F70F1">
        <w:rPr>
          <w:lang w:val="en-AU"/>
        </w:rPr>
        <w:t xml:space="preserve">more children </w:t>
      </w:r>
      <w:r w:rsidR="008C23AF" w:rsidRPr="000F70F1">
        <w:rPr>
          <w:lang w:val="en-AU"/>
        </w:rPr>
        <w:t xml:space="preserve">being </w:t>
      </w:r>
      <w:r w:rsidR="00131C34" w:rsidRPr="000F70F1">
        <w:rPr>
          <w:lang w:val="en-AU"/>
        </w:rPr>
        <w:t xml:space="preserve">treated rather than because children receive more intensive treatment. </w:t>
      </w:r>
      <w:r w:rsidR="00B77FF2">
        <w:rPr>
          <w:lang w:val="en-AU"/>
        </w:rPr>
        <w:t>Evidence is needed</w:t>
      </w:r>
      <w:r w:rsidR="00296DD2" w:rsidRPr="000F70F1">
        <w:rPr>
          <w:lang w:val="en-AU"/>
        </w:rPr>
        <w:t xml:space="preserve"> about how best to use resources to reduce the long-term impact on individuals and their families and about the effectiveness and cost-effectiveness of interventions. Anecdotally many families of children with ASD are tempted to engage in costly therapies that are not themselves supported by evidenc</w:t>
      </w:r>
      <w:r w:rsidR="00F54949" w:rsidRPr="000F70F1">
        <w:rPr>
          <w:lang w:val="en-AU"/>
        </w:rPr>
        <w:t>e of efficacy or effectiveness.</w:t>
      </w:r>
      <w:r w:rsidR="00296DD2" w:rsidRPr="000F70F1">
        <w:rPr>
          <w:lang w:val="en-AU"/>
        </w:rPr>
        <w:t xml:space="preserve"> </w:t>
      </w:r>
      <w:r w:rsidR="00131C34" w:rsidRPr="000F70F1">
        <w:rPr>
          <w:lang w:val="en-AU"/>
        </w:rPr>
        <w:t xml:space="preserve"> </w:t>
      </w:r>
    </w:p>
    <w:p w14:paraId="73E8FA61" w14:textId="77777777" w:rsidR="00296DD2" w:rsidRPr="000F70F1" w:rsidRDefault="00296DD2" w:rsidP="00F139A5">
      <w:pPr>
        <w:pStyle w:val="Heading2"/>
        <w:rPr>
          <w:lang w:val="en-AU"/>
        </w:rPr>
      </w:pPr>
      <w:r w:rsidRPr="000F70F1">
        <w:rPr>
          <w:lang w:val="en-AU"/>
        </w:rPr>
        <w:t>ADHD</w:t>
      </w:r>
    </w:p>
    <w:p w14:paraId="5F6F621D" w14:textId="1F47A163" w:rsidR="00296DD2" w:rsidRPr="000F70F1" w:rsidRDefault="00296DD2" w:rsidP="009448AF">
      <w:pPr>
        <w:rPr>
          <w:rFonts w:cs="Times New Roman"/>
          <w:lang w:val="en-AU"/>
        </w:rPr>
      </w:pPr>
      <w:r w:rsidRPr="000F70F1">
        <w:rPr>
          <w:rFonts w:cs="Times New Roman"/>
          <w:lang w:val="en-AU"/>
        </w:rPr>
        <w:t xml:space="preserve">The excess health care costs for Australian children aged 4-9 years associated with ADHD were estimated at $12.3 million per year in 2012 ($14 million in 2018 terms) </w:t>
      </w:r>
      <w:r w:rsidR="004C0998" w:rsidRPr="000F70F1">
        <w:rPr>
          <w:rFonts w:cs="Times New Roman"/>
          <w:lang w:val="en-AU"/>
        </w:rPr>
        <w:fldChar w:fldCharType="begin"/>
      </w:r>
      <w:r w:rsidR="004C0998" w:rsidRPr="000F70F1">
        <w:rPr>
          <w:rFonts w:cs="Times New Roman"/>
          <w:lang w:val="en-AU"/>
        </w:rPr>
        <w:instrText xml:space="preserve"> ADDIN EN.CITE &lt;EndNote&gt;&lt;Cite&gt;&lt;Author&gt;Sciberras&lt;/Author&gt;&lt;Year&gt;2017&lt;/Year&gt;&lt;RecNum&gt;32&lt;/RecNum&gt;&lt;DisplayText&gt;(Sciberras et al., 2017)&lt;/DisplayText&gt;&lt;record&gt;&lt;rec-number&gt;32&lt;/rec-number&gt;&lt;foreign-keys&gt;&lt;key app="EN" db-id="s9ftx9zs4as9pie9wwe5pzxuzssxarpx5ses" timestamp="1551930766"&gt;32&lt;/key&gt;&lt;/foreign-keys&gt;&lt;ref-type name="Journal Article"&gt;17&lt;/ref-type&gt;&lt;contributors&gt;&lt;authors&gt;&lt;author&gt;Sciberras, Emma&lt;/author&gt;&lt;author&gt;Lucas, Nina&lt;/author&gt;&lt;author&gt;Efron, Daryl&lt;/author&gt;&lt;author&gt;Gold, Lisa&lt;/author&gt;&lt;author&gt;Hiscock, Harriet&lt;/author&gt;&lt;author&gt;Nicholson, Jan M&lt;/author&gt;&lt;/authors&gt;&lt;/contributors&gt;&lt;titles&gt;&lt;title&gt;Health Care Costs Associated With Parent-Reported ADHD: A Longitudinal Australian Population–Based Study&lt;/title&gt;&lt;secondary-title&gt;Journal of attention disorders&lt;/secondary-title&gt;&lt;/titles&gt;&lt;periodical&gt;&lt;full-title&gt;Journal of attention disorders&lt;/full-title&gt;&lt;/periodical&gt;&lt;pages&gt;1063-1072&lt;/pages&gt;&lt;volume&gt;21&lt;/volume&gt;&lt;number&gt;13&lt;/number&gt;&lt;dates&gt;&lt;year&gt;2017&lt;/year&gt;&lt;/dates&gt;&lt;isbn&gt;1087-0547&lt;/isbn&gt;&lt;urls&gt;&lt;/urls&gt;&lt;/record&gt;&lt;/Cite&gt;&lt;/EndNote&gt;</w:instrText>
      </w:r>
      <w:r w:rsidR="004C0998" w:rsidRPr="000F70F1">
        <w:rPr>
          <w:rFonts w:cs="Times New Roman"/>
          <w:lang w:val="en-AU"/>
        </w:rPr>
        <w:fldChar w:fldCharType="separate"/>
      </w:r>
      <w:r w:rsidR="004C0998" w:rsidRPr="000F70F1">
        <w:rPr>
          <w:rFonts w:cs="Times New Roman"/>
          <w:noProof/>
          <w:lang w:val="en-AU"/>
        </w:rPr>
        <w:t>(</w:t>
      </w:r>
      <w:hyperlink w:anchor="_ENREF_58" w:tooltip="Sciberras, 2017 #32" w:history="1">
        <w:r w:rsidR="00917CCE" w:rsidRPr="000F70F1">
          <w:rPr>
            <w:rFonts w:cs="Times New Roman"/>
            <w:noProof/>
            <w:lang w:val="en-AU"/>
          </w:rPr>
          <w:t>Sciberras et al., 2017</w:t>
        </w:r>
      </w:hyperlink>
      <w:r w:rsidR="004C0998" w:rsidRPr="000F70F1">
        <w:rPr>
          <w:rFonts w:cs="Times New Roman"/>
          <w:noProof/>
          <w:lang w:val="en-AU"/>
        </w:rPr>
        <w:t>)</w:t>
      </w:r>
      <w:r w:rsidR="004C0998" w:rsidRPr="000F70F1">
        <w:rPr>
          <w:rFonts w:cs="Times New Roman"/>
          <w:lang w:val="en-AU"/>
        </w:rPr>
        <w:fldChar w:fldCharType="end"/>
      </w:r>
      <w:r w:rsidRPr="000F70F1">
        <w:rPr>
          <w:rFonts w:cs="Times New Roman"/>
          <w:lang w:val="en-AU"/>
        </w:rPr>
        <w:t xml:space="preserve">, but the full scope of the economic burden of ADHD is much broader. The full costs of ADHD include healthcare for the individual and family, plus education, social services and justice sector costs, and productivity losses both for the individual and family members. There are no direct estimates for Australia, but a Dutch study estimated the cost at €9,860-14,483 per child per year (2012 €, equivalent to $21,026-30,884 per child in 2018 $AU) excluding justice sector costs, with the largest component in education </w:t>
      </w:r>
      <w:r w:rsidR="004C0998" w:rsidRPr="000F70F1">
        <w:rPr>
          <w:rFonts w:cs="Times New Roman"/>
          <w:lang w:val="en-AU"/>
        </w:rPr>
        <w:fldChar w:fldCharType="begin"/>
      </w:r>
      <w:r w:rsidR="004C0998" w:rsidRPr="000F70F1">
        <w:rPr>
          <w:rFonts w:cs="Times New Roman"/>
          <w:lang w:val="en-AU"/>
        </w:rPr>
        <w:instrText xml:space="preserve"> ADDIN EN.CITE &lt;EndNote&gt;&lt;Cite&gt;&lt;Author&gt;Le&lt;/Author&gt;&lt;Year&gt;2014&lt;/Year&gt;&lt;RecNum&gt;41&lt;/RecNum&gt;&lt;DisplayText&gt;(Le et al., 2014)&lt;/DisplayText&gt;&lt;record&gt;&lt;rec-number&gt;41&lt;/rec-number&gt;&lt;foreign-keys&gt;&lt;key app="EN" db-id="s9ftx9zs4as9pie9wwe5pzxuzssxarpx5ses" timestamp="1552004891"&gt;41&lt;/key&gt;&lt;/foreign-keys&gt;&lt;ref-type name="Journal Article"&gt;17&lt;/ref-type&gt;&lt;contributors&gt;&lt;authors&gt;&lt;author&gt;Le, Hoa H&lt;/author&gt;&lt;author&gt;Hodgkins, Paul&lt;/author&gt;&lt;author&gt;Postma, Maarten J&lt;/author&gt;&lt;author&gt;Kahle, Jennifer&lt;/author&gt;&lt;author&gt;Sikirica, Vanja&lt;/author&gt;&lt;author&gt;Setyawan, Juliana&lt;/author&gt;&lt;author&gt;Erder, M Haim&lt;/author&gt;&lt;author&gt;Doshi, Jalpa A&lt;/author&gt;&lt;/authors&gt;&lt;/contributors&gt;&lt;titles&gt;&lt;title&gt;Economic impact of childhood/adolescent ADHD in a European setting: the Netherlands as a reference case&lt;/title&gt;&lt;secondary-title&gt;European child &amp;amp; adolescent psychiatry&lt;/secondary-title&gt;&lt;/titles&gt;&lt;periodical&gt;&lt;full-title&gt;European Child &amp;amp; Adolescent Psychiatry&lt;/full-title&gt;&lt;/periodical&gt;&lt;pages&gt;587-598&lt;/pages&gt;&lt;volume&gt;23&lt;/volume&gt;&lt;number&gt;7&lt;/number&gt;&lt;dates&gt;&lt;year&gt;2014&lt;/year&gt;&lt;/dates&gt;&lt;isbn&gt;1018-8827&lt;/isbn&gt;&lt;urls&gt;&lt;/urls&gt;&lt;/record&gt;&lt;/Cite&gt;&lt;/EndNote&gt;</w:instrText>
      </w:r>
      <w:r w:rsidR="004C0998" w:rsidRPr="000F70F1">
        <w:rPr>
          <w:rFonts w:cs="Times New Roman"/>
          <w:lang w:val="en-AU"/>
        </w:rPr>
        <w:fldChar w:fldCharType="separate"/>
      </w:r>
      <w:r w:rsidR="004C0998" w:rsidRPr="000F70F1">
        <w:rPr>
          <w:rFonts w:cs="Times New Roman"/>
          <w:noProof/>
          <w:lang w:val="en-AU"/>
        </w:rPr>
        <w:t>(</w:t>
      </w:r>
      <w:hyperlink w:anchor="_ENREF_42" w:tooltip="Le, 2014 #41" w:history="1">
        <w:r w:rsidR="00917CCE" w:rsidRPr="000F70F1">
          <w:rPr>
            <w:rFonts w:cs="Times New Roman"/>
            <w:noProof/>
            <w:lang w:val="en-AU"/>
          </w:rPr>
          <w:t>Le et al., 2014</w:t>
        </w:r>
      </w:hyperlink>
      <w:r w:rsidR="004C0998" w:rsidRPr="000F70F1">
        <w:rPr>
          <w:rFonts w:cs="Times New Roman"/>
          <w:noProof/>
          <w:lang w:val="en-AU"/>
        </w:rPr>
        <w:t>)</w:t>
      </w:r>
      <w:r w:rsidR="004C0998" w:rsidRPr="000F70F1">
        <w:rPr>
          <w:rFonts w:cs="Times New Roman"/>
          <w:lang w:val="en-AU"/>
        </w:rPr>
        <w:fldChar w:fldCharType="end"/>
      </w:r>
      <w:r w:rsidRPr="000F70F1">
        <w:rPr>
          <w:rFonts w:cs="Times New Roman"/>
          <w:lang w:val="en-AU"/>
        </w:rPr>
        <w:t xml:space="preserve">. Children with ADHD have poorer educational outcomes than their peers and require additional school-based resourcing. A study in the US showed that children with ADHD incurred an additional $4,689 per year (2013 $US, equivalent to $8,991 in 2018 $AU) in education sector costs. ADHD has wider economic implications for families, with up to a third of ADHD costs being attributed to family members, including lost productivity </w:t>
      </w:r>
      <w:r w:rsidRPr="000F70F1">
        <w:rPr>
          <w:rFonts w:cs="Times New Roman"/>
          <w:lang w:val="en-AU"/>
        </w:rPr>
        <w:fldChar w:fldCharType="begin">
          <w:fldData xml:space="preserve">PEVuZE5vdGU+PENpdGU+PEF1dGhvcj5MZTwvQXV0aG9yPjxZZWFyPjIwMTQ8L1llYXI+PFJlY051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=
</w:fldData>
        </w:fldChar>
      </w:r>
      <w:r w:rsidR="004C0998" w:rsidRPr="000F70F1">
        <w:rPr>
          <w:rFonts w:cs="Times New Roman"/>
          <w:lang w:val="en-AU"/>
        </w:rPr>
        <w:instrText xml:space="preserve"> ADDIN EN.CITE </w:instrText>
      </w:r>
      <w:r w:rsidR="004C0998" w:rsidRPr="000F70F1">
        <w:rPr>
          <w:rFonts w:cs="Times New Roman"/>
          <w:lang w:val="en-AU"/>
        </w:rPr>
        <w:fldChar w:fldCharType="begin">
          <w:fldData xml:space="preserve">PEVuZE5vdGU+PENpdGU+PEF1dGhvcj5MZTwvQXV0aG9yPjxZZWFyPjIwMTQ8L1llYXI+PFJlY051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=
</w:fldData>
        </w:fldChar>
      </w:r>
      <w:r w:rsidR="004C0998" w:rsidRPr="000F70F1">
        <w:rPr>
          <w:rFonts w:cs="Times New Roman"/>
          <w:lang w:val="en-AU"/>
        </w:rPr>
        <w:instrText xml:space="preserve"> ADDIN EN.CITE.DATA </w:instrText>
      </w:r>
      <w:r w:rsidR="004C0998" w:rsidRPr="000F70F1">
        <w:rPr>
          <w:rFonts w:cs="Times New Roman"/>
          <w:lang w:val="en-AU"/>
        </w:rPr>
      </w:r>
      <w:r w:rsidR="004C0998" w:rsidRPr="000F70F1">
        <w:rPr>
          <w:rFonts w:cs="Times New Roman"/>
          <w:lang w:val="en-AU"/>
        </w:rPr>
        <w:fldChar w:fldCharType="end"/>
      </w:r>
      <w:r w:rsidRPr="000F70F1">
        <w:rPr>
          <w:rFonts w:cs="Times New Roman"/>
          <w:lang w:val="en-AU"/>
        </w:rPr>
      </w:r>
      <w:r w:rsidRPr="000F70F1">
        <w:rPr>
          <w:rFonts w:cs="Times New Roman"/>
          <w:lang w:val="en-AU"/>
        </w:rPr>
        <w:fldChar w:fldCharType="separate"/>
      </w:r>
      <w:r w:rsidR="004C0998" w:rsidRPr="000F70F1">
        <w:rPr>
          <w:rFonts w:cs="Times New Roman"/>
          <w:noProof/>
          <w:lang w:val="en-AU"/>
        </w:rPr>
        <w:t>(</w:t>
      </w:r>
      <w:hyperlink w:anchor="_ENREF_20" w:tooltip="Doshi, 2012 #42" w:history="1">
        <w:r w:rsidR="00917CCE" w:rsidRPr="000F70F1">
          <w:rPr>
            <w:rFonts w:cs="Times New Roman"/>
            <w:noProof/>
            <w:lang w:val="en-AU"/>
          </w:rPr>
          <w:t>Doshi et al., 2012</w:t>
        </w:r>
      </w:hyperlink>
      <w:r w:rsidR="004C0998" w:rsidRPr="000F70F1">
        <w:rPr>
          <w:rFonts w:cs="Times New Roman"/>
          <w:noProof/>
          <w:lang w:val="en-AU"/>
        </w:rPr>
        <w:t xml:space="preserve">; </w:t>
      </w:r>
      <w:hyperlink w:anchor="_ENREF_42" w:tooltip="Le, 2014 #41" w:history="1">
        <w:r w:rsidR="00917CCE" w:rsidRPr="000F70F1">
          <w:rPr>
            <w:rFonts w:cs="Times New Roman"/>
            <w:noProof/>
            <w:lang w:val="en-AU"/>
          </w:rPr>
          <w:t>Le et al., 2014</w:t>
        </w:r>
      </w:hyperlink>
      <w:r w:rsidR="004C0998" w:rsidRPr="000F70F1">
        <w:rPr>
          <w:rFonts w:cs="Times New Roman"/>
          <w:noProof/>
          <w:lang w:val="en-AU"/>
        </w:rPr>
        <w:t>)</w:t>
      </w:r>
      <w:r w:rsidRPr="000F70F1">
        <w:rPr>
          <w:rFonts w:cs="Times New Roman"/>
          <w:lang w:val="en-AU"/>
        </w:rPr>
        <w:fldChar w:fldCharType="end"/>
      </w:r>
      <w:r w:rsidRPr="000F70F1">
        <w:rPr>
          <w:rFonts w:cs="Times New Roman"/>
          <w:lang w:val="en-AU"/>
        </w:rPr>
        <w:t xml:space="preserve">. Mothers whose children have ADHD have reduced workforce participation compared to the mothers of children without ADHD </w:t>
      </w:r>
      <w:r w:rsidR="004C0998" w:rsidRPr="000F70F1">
        <w:rPr>
          <w:rFonts w:cs="Times New Roman"/>
          <w:lang w:val="en-AU"/>
        </w:rPr>
        <w:fldChar w:fldCharType="begin"/>
      </w:r>
      <w:r w:rsidR="004C0998" w:rsidRPr="000F70F1">
        <w:rPr>
          <w:rFonts w:cs="Times New Roman"/>
          <w:lang w:val="en-AU"/>
        </w:rPr>
        <w:instrText xml:space="preserve"> ADDIN EN.CITE &lt;EndNote&gt;&lt;Cite&gt;&lt;Author&gt;Callander&lt;/Author&gt;&lt;Year&gt;2019&lt;/Year&gt;&lt;RecNum&gt;33&lt;/RecNum&gt;&lt;DisplayText&gt;(Callander, Allele, Roberts, Guinea, &amp;amp; Lindsay, 2019)&lt;/DisplayText&gt;&lt;record&gt;&lt;rec-number&gt;33&lt;/rec-number&gt;&lt;foreign-keys&gt;&lt;key app="EN" db-id="s9ftx9zs4as9pie9wwe5pzxuzssxarpx5ses" timestamp="1551930918"&gt;33&lt;/key&gt;&lt;/foreign-keys&gt;&lt;ref-type name="Journal Article"&gt;17&lt;/ref-type&gt;&lt;contributors&gt;&lt;authors&gt;&lt;author&gt;Callander, Emily J&lt;/author&gt;&lt;author&gt;Allele, Faith&lt;/author&gt;&lt;author&gt;Roberts, Hayley&lt;/author&gt;&lt;author&gt;Guinea, William&lt;/author&gt;&lt;author&gt;Lindsay, Daniel B&lt;/author&gt;&lt;/authors&gt;&lt;/contributors&gt;&lt;titles&gt;&lt;title&gt;The Effect of Childhood ADD/ADHD on Parental Workforce Participation&lt;/title&gt;&lt;secondary-title&gt;Journal of attention disorders&lt;/secondary-title&gt;&lt;/titles&gt;&lt;periodical&gt;&lt;full-title&gt;Journal of attention disorders&lt;/full-title&gt;&lt;/periodical&gt;&lt;pages&gt;487-492&lt;/pages&gt;&lt;volume&gt;23&lt;/volume&gt;&lt;number&gt;5&lt;/number&gt;&lt;dates&gt;&lt;year&gt;2019&lt;/year&gt;&lt;/dates&gt;&lt;isbn&gt;1087-0547&lt;/isbn&gt;&lt;urls&gt;&lt;/urls&gt;&lt;/record&gt;&lt;/Cite&gt;&lt;/EndNote&gt;</w:instrText>
      </w:r>
      <w:r w:rsidR="004C0998" w:rsidRPr="000F70F1">
        <w:rPr>
          <w:rFonts w:cs="Times New Roman"/>
          <w:lang w:val="en-AU"/>
        </w:rPr>
        <w:fldChar w:fldCharType="separate"/>
      </w:r>
      <w:r w:rsidR="004C0998" w:rsidRPr="000F70F1">
        <w:rPr>
          <w:rFonts w:cs="Times New Roman"/>
          <w:noProof/>
          <w:lang w:val="en-AU"/>
        </w:rPr>
        <w:t>(</w:t>
      </w:r>
      <w:hyperlink w:anchor="_ENREF_8" w:tooltip="Callander, 2019 #33" w:history="1">
        <w:r w:rsidR="00917CCE" w:rsidRPr="000F70F1">
          <w:rPr>
            <w:rFonts w:cs="Times New Roman"/>
            <w:noProof/>
            <w:lang w:val="en-AU"/>
          </w:rPr>
          <w:t>Callander, Allele, Roberts, Guinea, &amp; Lindsay, 2019</w:t>
        </w:r>
      </w:hyperlink>
      <w:r w:rsidR="004C0998" w:rsidRPr="000F70F1">
        <w:rPr>
          <w:rFonts w:cs="Times New Roman"/>
          <w:noProof/>
          <w:lang w:val="en-AU"/>
        </w:rPr>
        <w:t>)</w:t>
      </w:r>
      <w:r w:rsidR="004C0998" w:rsidRPr="000F70F1">
        <w:rPr>
          <w:rFonts w:cs="Times New Roman"/>
          <w:lang w:val="en-AU"/>
        </w:rPr>
        <w:fldChar w:fldCharType="end"/>
      </w:r>
      <w:r w:rsidRPr="000F70F1">
        <w:rPr>
          <w:rFonts w:cs="Times New Roman"/>
          <w:lang w:val="en-AU"/>
        </w:rPr>
        <w:t xml:space="preserve">.  </w:t>
      </w:r>
      <w:r w:rsidR="009448AF" w:rsidRPr="000F70F1">
        <w:rPr>
          <w:rFonts w:cs="Times New Roman"/>
          <w:lang w:val="en-AU"/>
        </w:rPr>
        <w:t xml:space="preserve">Chorozoglou et al </w:t>
      </w:r>
      <w:r w:rsidR="009448AF" w:rsidRPr="000F70F1">
        <w:rPr>
          <w:rFonts w:cs="Times New Roman"/>
          <w:lang w:val="en-AU"/>
        </w:rPr>
        <w:fldChar w:fldCharType="begin">
          <w:fldData xml:space="preserve">PEVuZE5vdGU+PENpdGU+PEF1dGhvcj5DaG9yb3pvZ2xvdTwvQXV0aG9yPjxZZWFyPjIwMTU8L1ll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</w:fldData>
        </w:fldChar>
      </w:r>
      <w:r w:rsidR="009448AF" w:rsidRPr="000F70F1">
        <w:rPr>
          <w:rFonts w:cs="Times New Roman"/>
          <w:lang w:val="en-AU"/>
        </w:rPr>
        <w:instrText xml:space="preserve"> ADDIN EN.CITE </w:instrText>
      </w:r>
      <w:r w:rsidR="009448AF" w:rsidRPr="000F70F1">
        <w:rPr>
          <w:rFonts w:cs="Times New Roman"/>
          <w:lang w:val="en-AU"/>
        </w:rPr>
        <w:fldChar w:fldCharType="begin">
          <w:fldData xml:space="preserve">PEVuZE5vdGU+PENpdGU+PEF1dGhvcj5DaG9yb3pvZ2xvdTwvQXV0aG9yPjxZZWFyPjIwMTU8L1ll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</w:fldData>
        </w:fldChar>
      </w:r>
      <w:r w:rsidR="009448AF" w:rsidRPr="000F70F1">
        <w:rPr>
          <w:rFonts w:cs="Times New Roman"/>
          <w:lang w:val="en-AU"/>
        </w:rPr>
        <w:instrText xml:space="preserve"> ADDIN EN.CITE.DATA </w:instrText>
      </w:r>
      <w:r w:rsidR="009448AF" w:rsidRPr="000F70F1">
        <w:rPr>
          <w:rFonts w:cs="Times New Roman"/>
          <w:lang w:val="en-AU"/>
        </w:rPr>
      </w:r>
      <w:r w:rsidR="009448AF" w:rsidRPr="000F70F1">
        <w:rPr>
          <w:rFonts w:cs="Times New Roman"/>
          <w:lang w:val="en-AU"/>
        </w:rPr>
        <w:fldChar w:fldCharType="end"/>
      </w:r>
      <w:r w:rsidR="009448AF" w:rsidRPr="000F70F1">
        <w:rPr>
          <w:rFonts w:cs="Times New Roman"/>
          <w:lang w:val="en-AU"/>
        </w:rPr>
      </w:r>
      <w:r w:rsidR="009448AF" w:rsidRPr="000F70F1">
        <w:rPr>
          <w:rFonts w:cs="Times New Roman"/>
          <w:lang w:val="en-AU"/>
        </w:rPr>
        <w:fldChar w:fldCharType="separate"/>
      </w:r>
      <w:r w:rsidR="009448AF" w:rsidRPr="000F70F1">
        <w:rPr>
          <w:rFonts w:cs="Times New Roman"/>
          <w:noProof/>
          <w:lang w:val="en-AU"/>
        </w:rPr>
        <w:t>(</w:t>
      </w:r>
      <w:hyperlink w:anchor="_ENREF_12" w:tooltip="Chorozoglou, 2015 #31695" w:history="1">
        <w:r w:rsidR="00917CCE" w:rsidRPr="000F70F1">
          <w:rPr>
            <w:rFonts w:cs="Times New Roman"/>
            <w:noProof/>
            <w:lang w:val="en-AU"/>
          </w:rPr>
          <w:t>Chorozoglou et al., 2015</w:t>
        </w:r>
      </w:hyperlink>
      <w:r w:rsidR="009448AF" w:rsidRPr="000F70F1">
        <w:rPr>
          <w:rFonts w:cs="Times New Roman"/>
          <w:noProof/>
          <w:lang w:val="en-AU"/>
        </w:rPr>
        <w:t>)</w:t>
      </w:r>
      <w:r w:rsidR="009448AF" w:rsidRPr="000F70F1">
        <w:rPr>
          <w:rFonts w:cs="Times New Roman"/>
          <w:lang w:val="en-AU"/>
        </w:rPr>
        <w:fldChar w:fldCharType="end"/>
      </w:r>
      <w:r w:rsidR="009448AF" w:rsidRPr="000F70F1">
        <w:rPr>
          <w:rFonts w:cs="Times New Roman"/>
          <w:lang w:val="en-AU"/>
        </w:rPr>
        <w:t xml:space="preserve"> estimated that over 11–22 years of follow-up, a community sample of 3-year-old children at risk of ADHD had 17·6 times higher average costs per annum than did controls across most domains. Delays in receiving a clinical diagnosis of ADHD also result in greater long-term costs: individuals who were not diagnosed until adulthood incurred societal costs </w:t>
      </w:r>
      <w:r w:rsidR="009448AF" w:rsidRPr="002F16CE">
        <w:rPr>
          <w:rFonts w:cs="Times New Roman"/>
          <w:lang w:val="en-AU"/>
        </w:rPr>
        <w:t xml:space="preserve">of </w:t>
      </w:r>
      <w:r w:rsidR="009448AF" w:rsidRPr="00D23694">
        <w:rPr>
          <w:rFonts w:cs="Times New Roman"/>
          <w:lang w:val="en-AU"/>
        </w:rPr>
        <w:t>€13,608 (2013 costs</w:t>
      </w:r>
      <w:r w:rsidR="004C0291" w:rsidRPr="00D23694">
        <w:rPr>
          <w:rFonts w:cs="Times New Roman"/>
          <w:lang w:val="en-AU"/>
        </w:rPr>
        <w:t>, equivalent to $AU29,167 in 2018</w:t>
      </w:r>
      <w:r w:rsidR="009448AF" w:rsidRPr="00D23694">
        <w:rPr>
          <w:rFonts w:cs="Times New Roman"/>
          <w:lang w:val="en-AU"/>
        </w:rPr>
        <w:t>)</w:t>
      </w:r>
      <w:r w:rsidR="009448AF" w:rsidRPr="000F70F1">
        <w:rPr>
          <w:rFonts w:cs="Times New Roman"/>
          <w:lang w:val="en-AU"/>
        </w:rPr>
        <w:t xml:space="preserve"> more per year than their same-sex sibling, particularly with regard to low economic productivity, receipt of more state benefits, and higher costs for health and social care </w:t>
      </w:r>
      <w:r w:rsidR="009448AF" w:rsidRPr="000F70F1">
        <w:rPr>
          <w:rFonts w:cs="Times New Roman"/>
          <w:lang w:val="en-AU"/>
        </w:rPr>
        <w:fldChar w:fldCharType="begin"/>
      </w:r>
      <w:r w:rsidR="006F0453" w:rsidRPr="000F70F1">
        <w:rPr>
          <w:rFonts w:cs="Times New Roman"/>
          <w:lang w:val="en-AU"/>
        </w:rPr>
        <w:instrText xml:space="preserve"> ADDIN EN.CITE &lt;EndNote&gt;&lt;Cite&gt;&lt;Author&gt;Daley&lt;/Author&gt;&lt;Year&gt;2015&lt;/Year&gt;&lt;RecNum&gt;33150&lt;/RecNum&gt;&lt;DisplayText&gt;(Daley, Jacobsen, Lange, Sorensen, &amp;amp; Waldorf, 2015)&lt;/DisplayText&gt;&lt;record&gt;&lt;rec-number&gt;33150&lt;/rec-number&gt;&lt;foreign-keys&gt;&lt;key app="EN" db-id="tw5sxtea5t5a9eex5pfxsapespe2aprrp9a2" timestamp="1552971979"&gt;33150&lt;/key&gt;&lt;/foreign-keys&gt;&lt;ref-type name="Book"&gt;6&lt;/ref-type&gt;&lt;contributors&gt;&lt;authors&gt;&lt;author&gt;Daley, D.&lt;/author&gt;&lt;author&gt;Jacobsen, R.H.&lt;/author&gt;&lt;author&gt;Lange, A.M.&lt;/author&gt;&lt;author&gt;Sorensen, A.&lt;/author&gt;&lt;author&gt;Waldorf, J.&lt;/author&gt;&lt;/authors&gt;&lt;/contributors&gt;&lt;titles&gt;&lt;title&gt;Costing adult attention deficit hyperactivity disorder&lt;/title&gt;&lt;/titles&gt;&lt;dates&gt;&lt;year&gt;2015&lt;/year&gt;&lt;/dates&gt;&lt;pub-location&gt;Oxford&lt;/pub-location&gt;&lt;publisher&gt;Oxfird University Press&lt;/publisher&gt;&lt;urls&gt;&lt;/urls&gt;&lt;/record&gt;&lt;/Cite&gt;&lt;/EndNote&gt;</w:instrText>
      </w:r>
      <w:r w:rsidR="009448AF" w:rsidRPr="000F70F1">
        <w:rPr>
          <w:rFonts w:cs="Times New Roman"/>
          <w:lang w:val="en-AU"/>
        </w:rPr>
        <w:fldChar w:fldCharType="separate"/>
      </w:r>
      <w:r w:rsidR="009448AF" w:rsidRPr="000F70F1">
        <w:rPr>
          <w:rFonts w:cs="Times New Roman"/>
          <w:noProof/>
          <w:lang w:val="en-AU"/>
        </w:rPr>
        <w:t>(</w:t>
      </w:r>
      <w:hyperlink w:anchor="_ENREF_15" w:tooltip="Daley, 2015 #33150" w:history="1">
        <w:r w:rsidR="00917CCE" w:rsidRPr="000F70F1">
          <w:rPr>
            <w:rFonts w:cs="Times New Roman"/>
            <w:noProof/>
            <w:lang w:val="en-AU"/>
          </w:rPr>
          <w:t>Daley, Jacobsen, Lange, Sorensen, &amp; Waldorf, 2015</w:t>
        </w:r>
      </w:hyperlink>
      <w:r w:rsidR="009448AF" w:rsidRPr="000F70F1">
        <w:rPr>
          <w:rFonts w:cs="Times New Roman"/>
          <w:noProof/>
          <w:lang w:val="en-AU"/>
        </w:rPr>
        <w:t>)</w:t>
      </w:r>
      <w:r w:rsidR="009448AF" w:rsidRPr="000F70F1">
        <w:rPr>
          <w:rFonts w:cs="Times New Roman"/>
          <w:lang w:val="en-AU"/>
        </w:rPr>
        <w:fldChar w:fldCharType="end"/>
      </w:r>
      <w:r w:rsidR="00763CDE" w:rsidRPr="000F70F1">
        <w:rPr>
          <w:rFonts w:cs="Times New Roman"/>
          <w:lang w:val="en-AU"/>
        </w:rPr>
        <w:t>.</w:t>
      </w:r>
    </w:p>
    <w:p w14:paraId="4F13CACD" w14:textId="0C766763" w:rsidR="00296DD2" w:rsidRPr="000F70F1" w:rsidRDefault="00296DD2" w:rsidP="00DF1042">
      <w:pPr>
        <w:rPr>
          <w:rFonts w:cs="Times New Roman"/>
          <w:lang w:val="en-AU"/>
        </w:rPr>
      </w:pPr>
      <w:r w:rsidRPr="000F70F1">
        <w:rPr>
          <w:rFonts w:cs="Times New Roman"/>
          <w:lang w:val="en-AU"/>
        </w:rPr>
        <w:t xml:space="preserve">As they get older children with ADHD are more likely to have other mental and physical health problems (including multiple comorbidities) and substance abuse, even if their ADHD is in remission </w:t>
      </w:r>
      <w:r w:rsidR="004C0998" w:rsidRPr="000F70F1">
        <w:rPr>
          <w:rFonts w:cs="Times New Roman"/>
          <w:lang w:val="en-AU"/>
        </w:rPr>
        <w:fldChar w:fldCharType="begin">
          <w:fldData xml:space="preserve">PEVuZE5vdGU+PENpdGU+PEF1dGhvcj5FcnNraW5lPC9BdXRob3I+PFllYXI+MjAxNjwvWWVhcj48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</w:fldData>
        </w:fldChar>
      </w:r>
      <w:r w:rsidR="004C0998" w:rsidRPr="000F70F1">
        <w:rPr>
          <w:rFonts w:cs="Times New Roman"/>
          <w:lang w:val="en-AU"/>
        </w:rPr>
        <w:instrText xml:space="preserve"> ADDIN EN.CITE </w:instrText>
      </w:r>
      <w:r w:rsidR="004C0998" w:rsidRPr="000F70F1">
        <w:rPr>
          <w:rFonts w:cs="Times New Roman"/>
          <w:lang w:val="en-AU"/>
        </w:rPr>
        <w:fldChar w:fldCharType="begin">
          <w:fldData xml:space="preserve">PEVuZE5vdGU+PENpdGU+PEF1dGhvcj5FcnNraW5lPC9BdXRob3I+PFllYXI+MjAxNjwvWWVhcj48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</w:fldData>
        </w:fldChar>
      </w:r>
      <w:r w:rsidR="004C0998" w:rsidRPr="000F70F1">
        <w:rPr>
          <w:rFonts w:cs="Times New Roman"/>
          <w:lang w:val="en-AU"/>
        </w:rPr>
        <w:instrText xml:space="preserve"> ADDIN EN.CITE.DATA </w:instrText>
      </w:r>
      <w:r w:rsidR="004C0998" w:rsidRPr="000F70F1">
        <w:rPr>
          <w:rFonts w:cs="Times New Roman"/>
          <w:lang w:val="en-AU"/>
        </w:rPr>
      </w:r>
      <w:r w:rsidR="004C0998" w:rsidRPr="000F70F1">
        <w:rPr>
          <w:rFonts w:cs="Times New Roman"/>
          <w:lang w:val="en-AU"/>
        </w:rPr>
        <w:fldChar w:fldCharType="end"/>
      </w:r>
      <w:r w:rsidR="004C0998" w:rsidRPr="000F70F1">
        <w:rPr>
          <w:rFonts w:cs="Times New Roman"/>
          <w:lang w:val="en-AU"/>
        </w:rPr>
      </w:r>
      <w:r w:rsidR="004C0998" w:rsidRPr="000F70F1">
        <w:rPr>
          <w:rFonts w:cs="Times New Roman"/>
          <w:lang w:val="en-AU"/>
        </w:rPr>
        <w:fldChar w:fldCharType="separate"/>
      </w:r>
      <w:r w:rsidR="004C0998" w:rsidRPr="000F70F1">
        <w:rPr>
          <w:rFonts w:cs="Times New Roman"/>
          <w:noProof/>
          <w:lang w:val="en-AU"/>
        </w:rPr>
        <w:t>(</w:t>
      </w:r>
      <w:hyperlink w:anchor="_ENREF_1" w:tooltip="Agnew-Blais, 2018 #34" w:history="1">
        <w:r w:rsidR="00917CCE" w:rsidRPr="000F70F1">
          <w:rPr>
            <w:rFonts w:cs="Times New Roman"/>
            <w:noProof/>
            <w:lang w:val="en-AU"/>
          </w:rPr>
          <w:t>Agnew-Blais et al., 2018</w:t>
        </w:r>
      </w:hyperlink>
      <w:r w:rsidR="004C0998" w:rsidRPr="000F70F1">
        <w:rPr>
          <w:rFonts w:cs="Times New Roman"/>
          <w:noProof/>
          <w:lang w:val="en-AU"/>
        </w:rPr>
        <w:t xml:space="preserve">; </w:t>
      </w:r>
      <w:hyperlink w:anchor="_ENREF_23" w:tooltip="Erskine, 2016 #39" w:history="1">
        <w:r w:rsidR="00917CCE" w:rsidRPr="000F70F1">
          <w:rPr>
            <w:rFonts w:cs="Times New Roman"/>
            <w:noProof/>
            <w:lang w:val="en-AU"/>
          </w:rPr>
          <w:t>Erskine et al., 2016</w:t>
        </w:r>
      </w:hyperlink>
      <w:r w:rsidR="004C0998" w:rsidRPr="000F70F1">
        <w:rPr>
          <w:rFonts w:cs="Times New Roman"/>
          <w:noProof/>
          <w:lang w:val="en-AU"/>
        </w:rPr>
        <w:t xml:space="preserve">; </w:t>
      </w:r>
      <w:hyperlink w:anchor="_ENREF_48" w:tooltip="Molina, 2018 #37" w:history="1">
        <w:r w:rsidR="00917CCE" w:rsidRPr="000F70F1">
          <w:rPr>
            <w:rFonts w:cs="Times New Roman"/>
            <w:noProof/>
            <w:lang w:val="en-AU"/>
          </w:rPr>
          <w:t>Molina et al., 2018</w:t>
        </w:r>
      </w:hyperlink>
      <w:r w:rsidR="004C0998" w:rsidRPr="000F70F1">
        <w:rPr>
          <w:rFonts w:cs="Times New Roman"/>
          <w:noProof/>
          <w:lang w:val="en-AU"/>
        </w:rPr>
        <w:t>)</w:t>
      </w:r>
      <w:r w:rsidR="004C0998" w:rsidRPr="000F70F1">
        <w:rPr>
          <w:rFonts w:cs="Times New Roman"/>
          <w:lang w:val="en-AU"/>
        </w:rPr>
        <w:fldChar w:fldCharType="end"/>
      </w:r>
      <w:r w:rsidRPr="000F70F1">
        <w:rPr>
          <w:rFonts w:cs="Times New Roman"/>
          <w:lang w:val="en-AU"/>
        </w:rPr>
        <w:t xml:space="preserve">, with correspondingly higher healthcare costs related to those comorbidities </w:t>
      </w:r>
      <w:r w:rsidR="004C0998" w:rsidRPr="000F70F1">
        <w:rPr>
          <w:rFonts w:cs="Times New Roman"/>
          <w:lang w:val="en-AU"/>
        </w:rPr>
        <w:fldChar w:fldCharType="begin"/>
      </w:r>
      <w:r w:rsidR="004C0998" w:rsidRPr="000F70F1">
        <w:rPr>
          <w:rFonts w:cs="Times New Roman"/>
          <w:lang w:val="en-AU"/>
        </w:rPr>
        <w:instrText xml:space="preserve"> ADDIN EN.CITE &lt;EndNote&gt;&lt;Cite&gt;&lt;Author&gt;Libutzki&lt;/Author&gt;&lt;Year&gt;2019&lt;/Year&gt;&lt;RecNum&gt;38&lt;/RecNum&gt;&lt;DisplayText&gt;(Libutzki et al., 2019)&lt;/DisplayText&gt;&lt;record&gt;&lt;rec-number&gt;38&lt;/rec-number&gt;&lt;foreign-keys&gt;&lt;key app="EN" db-id="s9ftx9zs4as9pie9wwe5pzxuzssxarpx5ses" timestamp="1551933206"&gt;38&lt;/key&gt;&lt;/foreign-keys&gt;&lt;ref-type name="Journal Article"&gt;17&lt;/ref-type&gt;&lt;contributors&gt;&lt;authors&gt;&lt;author&gt;Libutzki, Berit&lt;/author&gt;&lt;author&gt;Ludwig, Saskia&lt;/author&gt;&lt;author&gt;May, Melanie&lt;/author&gt;&lt;author&gt;Jacobsen, Rasmus Højbjerg&lt;/author&gt;&lt;author&gt;Reif, Andreas&lt;/author&gt;&lt;author&gt;Hartman, Catharina A&lt;/author&gt;&lt;/authors&gt;&lt;/contributors&gt;&lt;titles&gt;&lt;title&gt;Direct medical costs of ADHD and its comorbid conditions on basis of a claims data analysis&lt;/title&gt;&lt;secondary-title&gt;European Psychiatry&lt;/secondary-title&gt;&lt;/titles&gt;&lt;periodical&gt;&lt;full-title&gt;European Psychiatry&lt;/full-title&gt;&lt;/periodical&gt;&lt;pages&gt;38-44&lt;/pages&gt;&lt;volume&gt;58&lt;/volume&gt;&lt;dates&gt;&lt;year&gt;2019&lt;/year&gt;&lt;/dates&gt;&lt;isbn&gt;0924-9338&lt;/isbn&gt;&lt;urls&gt;&lt;/urls&gt;&lt;/record&gt;&lt;/Cite&gt;&lt;/EndNote&gt;</w:instrText>
      </w:r>
      <w:r w:rsidR="004C0998" w:rsidRPr="000F70F1">
        <w:rPr>
          <w:rFonts w:cs="Times New Roman"/>
          <w:lang w:val="en-AU"/>
        </w:rPr>
        <w:fldChar w:fldCharType="separate"/>
      </w:r>
      <w:r w:rsidR="004C0998" w:rsidRPr="000F70F1">
        <w:rPr>
          <w:rFonts w:cs="Times New Roman"/>
          <w:noProof/>
          <w:lang w:val="en-AU"/>
        </w:rPr>
        <w:t>(</w:t>
      </w:r>
      <w:hyperlink w:anchor="_ENREF_44" w:tooltip="Libutzki, 2019 #38" w:history="1">
        <w:r w:rsidR="00917CCE" w:rsidRPr="000F70F1">
          <w:rPr>
            <w:rFonts w:cs="Times New Roman"/>
            <w:noProof/>
            <w:lang w:val="en-AU"/>
          </w:rPr>
          <w:t>Libutzki et al., 2019</w:t>
        </w:r>
      </w:hyperlink>
      <w:r w:rsidR="004C0998" w:rsidRPr="000F70F1">
        <w:rPr>
          <w:rFonts w:cs="Times New Roman"/>
          <w:noProof/>
          <w:lang w:val="en-AU"/>
        </w:rPr>
        <w:t>)</w:t>
      </w:r>
      <w:r w:rsidR="004C0998" w:rsidRPr="000F70F1">
        <w:rPr>
          <w:rFonts w:cs="Times New Roman"/>
          <w:lang w:val="en-AU"/>
        </w:rPr>
        <w:fldChar w:fldCharType="end"/>
      </w:r>
      <w:r w:rsidRPr="000F70F1">
        <w:rPr>
          <w:rFonts w:cs="Times New Roman"/>
          <w:lang w:val="en-AU"/>
        </w:rPr>
        <w:t>. For substance abuse the rates are twice those in the non-ADHD community. Those with ADHD are likely to start earlier and have more difficulty quitting than those without ADHD</w:t>
      </w:r>
      <w:r w:rsidR="000A5C87" w:rsidRPr="000F70F1">
        <w:rPr>
          <w:rFonts w:cs="Times New Roman"/>
          <w:lang w:val="en-AU"/>
        </w:rPr>
        <w:t xml:space="preserve"> </w:t>
      </w:r>
      <w:r w:rsidR="004C0998" w:rsidRPr="000F70F1">
        <w:rPr>
          <w:rFonts w:cs="Times New Roman"/>
          <w:lang w:val="en-AU"/>
        </w:rPr>
        <w:fldChar w:fldCharType="begin">
          <w:fldData xml:space="preserve">PEVuZE5vdGU+PENpdGU+PEF1dGhvcj5XaWxlbnM8L0F1dGhvcj48WWVhcj4yMDExPC9ZZWFyPjxS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</w:fldData>
        </w:fldChar>
      </w:r>
      <w:r w:rsidR="004C0998" w:rsidRPr="000F70F1">
        <w:rPr>
          <w:rFonts w:cs="Times New Roman"/>
          <w:lang w:val="en-AU"/>
        </w:rPr>
        <w:instrText xml:space="preserve"> ADDIN EN.CITE </w:instrText>
      </w:r>
      <w:r w:rsidR="004C0998" w:rsidRPr="000F70F1">
        <w:rPr>
          <w:rFonts w:cs="Times New Roman"/>
          <w:lang w:val="en-AU"/>
        </w:rPr>
        <w:fldChar w:fldCharType="begin">
          <w:fldData xml:space="preserve">PEVuZE5vdGU+PENpdGU+PEF1dGhvcj5XaWxlbnM8L0F1dGhvcj48WWVhcj4yMDExPC9ZZWFyPjxS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</w:fldData>
        </w:fldChar>
      </w:r>
      <w:r w:rsidR="004C0998" w:rsidRPr="000F70F1">
        <w:rPr>
          <w:rFonts w:cs="Times New Roman"/>
          <w:lang w:val="en-AU"/>
        </w:rPr>
        <w:instrText xml:space="preserve"> ADDIN EN.CITE.DATA </w:instrText>
      </w:r>
      <w:r w:rsidR="004C0998" w:rsidRPr="000F70F1">
        <w:rPr>
          <w:rFonts w:cs="Times New Roman"/>
          <w:lang w:val="en-AU"/>
        </w:rPr>
      </w:r>
      <w:r w:rsidR="004C0998" w:rsidRPr="000F70F1">
        <w:rPr>
          <w:rFonts w:cs="Times New Roman"/>
          <w:lang w:val="en-AU"/>
        </w:rPr>
        <w:fldChar w:fldCharType="end"/>
      </w:r>
      <w:r w:rsidR="004C0998" w:rsidRPr="000F70F1">
        <w:rPr>
          <w:rFonts w:cs="Times New Roman"/>
          <w:lang w:val="en-AU"/>
        </w:rPr>
      </w:r>
      <w:r w:rsidR="004C0998" w:rsidRPr="000F70F1">
        <w:rPr>
          <w:rFonts w:cs="Times New Roman"/>
          <w:lang w:val="en-AU"/>
        </w:rPr>
        <w:fldChar w:fldCharType="separate"/>
      </w:r>
      <w:r w:rsidR="004C0998" w:rsidRPr="000F70F1">
        <w:rPr>
          <w:rFonts w:cs="Times New Roman"/>
          <w:noProof/>
          <w:lang w:val="en-AU"/>
        </w:rPr>
        <w:t>(</w:t>
      </w:r>
      <w:hyperlink w:anchor="_ENREF_61" w:tooltip="Wilens, 2011 #2707" w:history="1">
        <w:r w:rsidR="00917CCE" w:rsidRPr="000F70F1">
          <w:rPr>
            <w:rFonts w:cs="Times New Roman"/>
            <w:noProof/>
            <w:lang w:val="en-AU"/>
          </w:rPr>
          <w:t>Wilens &amp; Morrison, 2011</w:t>
        </w:r>
      </w:hyperlink>
      <w:r w:rsidR="004C0998" w:rsidRPr="000F70F1">
        <w:rPr>
          <w:rFonts w:cs="Times New Roman"/>
          <w:noProof/>
          <w:lang w:val="en-AU"/>
        </w:rPr>
        <w:t>)</w:t>
      </w:r>
      <w:r w:rsidR="004C0998" w:rsidRPr="000F70F1">
        <w:rPr>
          <w:rFonts w:cs="Times New Roman"/>
          <w:lang w:val="en-AU"/>
        </w:rPr>
        <w:fldChar w:fldCharType="end"/>
      </w:r>
      <w:r w:rsidRPr="000F70F1">
        <w:rPr>
          <w:rFonts w:cs="Times New Roman"/>
          <w:lang w:val="en-AU"/>
        </w:rPr>
        <w:t xml:space="preserve">. </w:t>
      </w:r>
      <w:r w:rsidR="000A5C87" w:rsidRPr="000F70F1">
        <w:rPr>
          <w:rFonts w:cs="Times New Roman"/>
          <w:lang w:val="en-AU"/>
        </w:rPr>
        <w:t xml:space="preserve">Taking medication for ADHD does not increase rates of substance use and may help to reduce rates and increase rates of quitting </w:t>
      </w:r>
      <w:r w:rsidR="004C0998" w:rsidRPr="000F70F1">
        <w:rPr>
          <w:rFonts w:cs="Times New Roman"/>
          <w:lang w:val="en-AU"/>
        </w:rPr>
        <w:fldChar w:fldCharType="begin"/>
      </w:r>
      <w:r w:rsidR="004C0998" w:rsidRPr="000F70F1">
        <w:rPr>
          <w:rFonts w:cs="Times New Roman"/>
          <w:lang w:val="en-AU"/>
        </w:rPr>
        <w:instrText xml:space="preserve"> ADDIN EN.CITE &lt;EndNote&gt;&lt;Cite&gt;&lt;Author&gt;Wilens&lt;/Author&gt;&lt;Year&gt;2012&lt;/Year&gt;&lt;RecNum&gt;18&lt;/RecNum&gt;&lt;DisplayText&gt;(Wilens &amp;amp; Morrison, 2012)&lt;/DisplayText&gt;&lt;record&gt;&lt;rec-number&gt;18&lt;/rec-number&gt;&lt;foreign-keys&gt;&lt;key app="EN" db-id="tw5sxtea5t5a9eex5pfxsapespe2aprrp9a2" timestamp="1351876124"&gt;18&lt;/key&gt;&lt;/foreign-keys&gt;&lt;ref-type name="Journal Article"&gt;17&lt;/ref-type&gt;&lt;contributors&gt;&lt;authors&gt;&lt;author&gt;Wilens, T. E.&lt;/author&gt;&lt;author&gt;Morrison, N. R.&lt;/author&gt;&lt;/authors&gt;&lt;/contributors&gt;&lt;auth-address&gt;Child Psychiatry Service, Center of Addiction Medicine, Massachusetts General Hospital, Harvard Medical School, YAW 6A, 553Fruit Street, Boston, MA 02114, USA.&lt;/auth-address&gt;&lt;titles&gt;&lt;title&gt;Substance-use disorders in adolescents and adults with ADHD: focus on treatment&lt;/title&gt;&lt;secondary-title&gt;Neuropsychiatry (London)&lt;/secondary-title&gt;&lt;alt-title&gt;Neuropsychiatry&lt;/alt-title&gt;&lt;/titles&gt;&lt;periodical&gt;&lt;full-title&gt;Neuropsychiatry (London)&lt;/full-title&gt;&lt;abbr-1&gt;Neuropsychiatry&lt;/abbr-1&gt;&lt;/periodical&gt;&lt;alt-periodical&gt;&lt;full-title&gt;Neuropsychiatry (London)&lt;/full-title&gt;&lt;abbr-1&gt;Neuropsychiatry&lt;/abbr-1&gt;&lt;/alt-periodical&gt;&lt;pages&gt;301-312&lt;/pages&gt;&lt;volume&gt;2&lt;/volume&gt;&lt;number&gt;4&lt;/number&gt;&lt;edition&gt;2012/10/30&lt;/edition&gt;&lt;dates&gt;&lt;year&gt;2012&lt;/year&gt;&lt;pub-dates&gt;&lt;date&gt;Aug&lt;/date&gt;&lt;/pub-dates&gt;&lt;/dates&gt;&lt;isbn&gt;1758-2016 (Electronic)&lt;/isbn&gt;&lt;accession-num&gt;23105949&lt;/accession-num&gt;&lt;urls&gt;&lt;related-urls&gt;&lt;url&gt;http://www.ncbi.nlm.nih.gov/pubmed/23105949&lt;/url&gt;&lt;/related-urls&gt;&lt;/urls&gt;&lt;custom2&gt;3480177&lt;/custom2&gt;&lt;electronic-resource-num&gt;10.2217/npy.12.39&lt;/electronic-resource-num&gt;&lt;language&gt;Eng&lt;/language&gt;&lt;/record&gt;&lt;/Cite&gt;&lt;/EndNote&gt;</w:instrText>
      </w:r>
      <w:r w:rsidR="004C0998" w:rsidRPr="000F70F1">
        <w:rPr>
          <w:rFonts w:cs="Times New Roman"/>
          <w:lang w:val="en-AU"/>
        </w:rPr>
        <w:fldChar w:fldCharType="separate"/>
      </w:r>
      <w:r w:rsidR="004C0998" w:rsidRPr="000F70F1">
        <w:rPr>
          <w:rFonts w:cs="Times New Roman"/>
          <w:noProof/>
          <w:lang w:val="en-AU"/>
        </w:rPr>
        <w:t>(</w:t>
      </w:r>
      <w:hyperlink w:anchor="_ENREF_62" w:tooltip="Wilens, 2012 #18" w:history="1">
        <w:r w:rsidR="00917CCE" w:rsidRPr="000F70F1">
          <w:rPr>
            <w:rFonts w:cs="Times New Roman"/>
            <w:noProof/>
            <w:lang w:val="en-AU"/>
          </w:rPr>
          <w:t>Wilens &amp; Morrison, 2012</w:t>
        </w:r>
      </w:hyperlink>
      <w:r w:rsidR="004C0998" w:rsidRPr="000F70F1">
        <w:rPr>
          <w:rFonts w:cs="Times New Roman"/>
          <w:noProof/>
          <w:lang w:val="en-AU"/>
        </w:rPr>
        <w:t>)</w:t>
      </w:r>
      <w:r w:rsidR="004C0998" w:rsidRPr="000F70F1">
        <w:rPr>
          <w:rFonts w:cs="Times New Roman"/>
          <w:lang w:val="en-AU"/>
        </w:rPr>
        <w:fldChar w:fldCharType="end"/>
      </w:r>
      <w:r w:rsidR="000A5C87" w:rsidRPr="000F70F1">
        <w:rPr>
          <w:rFonts w:cs="Times New Roman"/>
          <w:lang w:val="en-AU"/>
        </w:rPr>
        <w:t xml:space="preserve">. </w:t>
      </w:r>
      <w:r w:rsidRPr="000F70F1">
        <w:rPr>
          <w:rFonts w:cs="Times New Roman"/>
          <w:lang w:val="en-AU"/>
        </w:rPr>
        <w:t xml:space="preserve">They are also less likely to complete high school and more likely be unemployed </w:t>
      </w:r>
      <w:r w:rsidR="004C0998" w:rsidRPr="000F70F1">
        <w:rPr>
          <w:rFonts w:cs="Times New Roman"/>
          <w:lang w:val="en-AU"/>
        </w:rPr>
        <w:fldChar w:fldCharType="begin"/>
      </w:r>
      <w:r w:rsidR="004C0998" w:rsidRPr="000F70F1">
        <w:rPr>
          <w:rFonts w:cs="Times New Roman"/>
          <w:lang w:val="en-AU"/>
        </w:rPr>
        <w:instrText xml:space="preserve"> ADDIN EN.CITE &lt;EndNote&gt;&lt;Cite&gt;&lt;Author&gt;Erskine&lt;/Author&gt;&lt;Year&gt;2016&lt;/Year&gt;&lt;RecNum&gt;39&lt;/RecNum&gt;&lt;DisplayText&gt;(Erskine et al., 2016)&lt;/DisplayText&gt;&lt;record&gt;&lt;rec-number&gt;39&lt;/rec-number&gt;&lt;foreign-keys&gt;&lt;key app="EN" db-id="s9ftx9zs4as9pie9wwe5pzxuzssxarpx5ses" timestamp="1551934817"&gt;39&lt;/key&gt;&lt;/foreign-keys&gt;&lt;ref-type name="Journal Article"&gt;17&lt;/ref-type&gt;&lt;contributors&gt;&lt;authors&gt;&lt;author&gt;Erskine, Holly E&lt;/author&gt;&lt;author&gt;Norman, Rosana E&lt;/author&gt;&lt;author&gt;Ferrari, Alize J&lt;/author&gt;&lt;author&gt;Chan, Gary CK&lt;/author&gt;&lt;author&gt;Copeland, William E&lt;/author&gt;&lt;author&gt;Whiteford, Harvey A&lt;/author&gt;&lt;author&gt;Scott, James G&lt;/author&gt;&lt;/authors&gt;&lt;/contributors&gt;&lt;titles&gt;&lt;title&gt;Long-term outcomes of attention-deficit/hyperactivity disorder and conduct disorder: a systematic review and meta-analysis&lt;/title&gt;&lt;secondary-title&gt;Journal of the American Academy of Child &amp;amp; Adolescent Psychiatry&lt;/secondary-title&gt;&lt;/titles&gt;&lt;periodical&gt;&lt;full-title&gt;Journal of the American Academy of Child &amp;amp; Adolescent Psychiatry&lt;/full-title&gt;&lt;/periodical&gt;&lt;pages&gt;841-850&lt;/pages&gt;&lt;volume&gt;55&lt;/volume&gt;&lt;number&gt;10&lt;/number&gt;&lt;dates&gt;&lt;year&gt;2016&lt;/year&gt;&lt;/dates&gt;&lt;isbn&gt;0890-8567&lt;/isbn&gt;&lt;urls&gt;&lt;/urls&gt;&lt;/record&gt;&lt;/Cite&gt;&lt;/EndNote&gt;</w:instrText>
      </w:r>
      <w:r w:rsidR="004C0998" w:rsidRPr="000F70F1">
        <w:rPr>
          <w:rFonts w:cs="Times New Roman"/>
          <w:lang w:val="en-AU"/>
        </w:rPr>
        <w:fldChar w:fldCharType="separate"/>
      </w:r>
      <w:r w:rsidR="004C0998" w:rsidRPr="000F70F1">
        <w:rPr>
          <w:rFonts w:cs="Times New Roman"/>
          <w:noProof/>
          <w:lang w:val="en-AU"/>
        </w:rPr>
        <w:t>(</w:t>
      </w:r>
      <w:hyperlink w:anchor="_ENREF_23" w:tooltip="Erskine, 2016 #39" w:history="1">
        <w:r w:rsidR="00917CCE" w:rsidRPr="000F70F1">
          <w:rPr>
            <w:rFonts w:cs="Times New Roman"/>
            <w:noProof/>
            <w:lang w:val="en-AU"/>
          </w:rPr>
          <w:t>Erskine et al., 2016</w:t>
        </w:r>
      </w:hyperlink>
      <w:r w:rsidR="004C0998" w:rsidRPr="000F70F1">
        <w:rPr>
          <w:rFonts w:cs="Times New Roman"/>
          <w:noProof/>
          <w:lang w:val="en-AU"/>
        </w:rPr>
        <w:t>)</w:t>
      </w:r>
      <w:r w:rsidR="004C0998" w:rsidRPr="000F70F1">
        <w:rPr>
          <w:rFonts w:cs="Times New Roman"/>
          <w:lang w:val="en-AU"/>
        </w:rPr>
        <w:fldChar w:fldCharType="end"/>
      </w:r>
      <w:r w:rsidRPr="000F70F1">
        <w:rPr>
          <w:rFonts w:cs="Times New Roman"/>
          <w:lang w:val="en-AU"/>
        </w:rPr>
        <w:t xml:space="preserve"> and to be financially dependent on their families or welfare systems </w:t>
      </w:r>
      <w:r w:rsidR="004C0998" w:rsidRPr="000F70F1">
        <w:rPr>
          <w:rFonts w:cs="Times New Roman"/>
          <w:lang w:val="en-AU"/>
        </w:rPr>
        <w:fldChar w:fldCharType="begin"/>
      </w:r>
      <w:r w:rsidR="004C0998" w:rsidRPr="000F70F1">
        <w:rPr>
          <w:rFonts w:cs="Times New Roman"/>
          <w:lang w:val="en-AU"/>
        </w:rPr>
        <w:instrText xml:space="preserve"> ADDIN EN.CITE &lt;EndNote&gt;&lt;Cite&gt;&lt;Author&gt;Altszuler&lt;/Author&gt;&lt;Year&gt;2016&lt;/Year&gt;&lt;RecNum&gt;35&lt;/RecNum&gt;&lt;DisplayText&gt;(Altszuler et al., 2016)&lt;/DisplayText&gt;&lt;record&gt;&lt;rec-number&gt;35&lt;/rec-number&gt;&lt;foreign-keys&gt;&lt;key app="EN" db-id="s9ftx9zs4as9pie9wwe5pzxuzssxarpx5ses" timestamp="1551931109"&gt;35&lt;/key&gt;&lt;/foreign-keys&gt;&lt;ref-type name="Journal Article"&gt;17&lt;/ref-type&gt;&lt;contributors&gt;&lt;authors&gt;&lt;author&gt;Altszuler, Amy R&lt;/author&gt;&lt;author&gt;Page, Timothy F&lt;/author&gt;&lt;author&gt;Gnagy, Elizabeth M&lt;/author&gt;&lt;author&gt;Coxe, Stefany&lt;/author&gt;&lt;author&gt;Arrieta, Alejandro&lt;/author&gt;&lt;author&gt;Molina, Brooke SG&lt;/author&gt;&lt;author&gt;Pelham, William E&lt;/author&gt;&lt;/authors&gt;&lt;/contributors&gt;&lt;titles&gt;&lt;title&gt;Financial dependence of young adults with childhood ADHD&lt;/title&gt;&lt;secondary-title&gt;Journal of abnormal child psychology&lt;/secondary-title&gt;&lt;/titles&gt;&lt;periodical&gt;&lt;full-title&gt;Journal of abnormal child psychology&lt;/full-title&gt;&lt;/periodical&gt;&lt;pages&gt;1217-1229&lt;/pages&gt;&lt;volume&gt;44&lt;/volume&gt;&lt;number&gt;6&lt;/number&gt;&lt;dates&gt;&lt;year&gt;2016&lt;/year&gt;&lt;/dates&gt;&lt;isbn&gt;0091-0627&lt;/isbn&gt;&lt;urls&gt;&lt;/urls&gt;&lt;/record&gt;&lt;/Cite&gt;&lt;/EndNote&gt;</w:instrText>
      </w:r>
      <w:r w:rsidR="004C0998" w:rsidRPr="000F70F1">
        <w:rPr>
          <w:rFonts w:cs="Times New Roman"/>
          <w:lang w:val="en-AU"/>
        </w:rPr>
        <w:fldChar w:fldCharType="separate"/>
      </w:r>
      <w:r w:rsidR="004C0998" w:rsidRPr="000F70F1">
        <w:rPr>
          <w:rFonts w:cs="Times New Roman"/>
          <w:noProof/>
          <w:lang w:val="en-AU"/>
        </w:rPr>
        <w:t>(</w:t>
      </w:r>
      <w:hyperlink w:anchor="_ENREF_2" w:tooltip="Altszuler, 2016 #35" w:history="1">
        <w:r w:rsidR="00917CCE" w:rsidRPr="000F70F1">
          <w:rPr>
            <w:rFonts w:cs="Times New Roman"/>
            <w:noProof/>
            <w:lang w:val="en-AU"/>
          </w:rPr>
          <w:t>Altszuler et al., 2016</w:t>
        </w:r>
      </w:hyperlink>
      <w:r w:rsidR="004C0998" w:rsidRPr="000F70F1">
        <w:rPr>
          <w:rFonts w:cs="Times New Roman"/>
          <w:noProof/>
          <w:lang w:val="en-AU"/>
        </w:rPr>
        <w:t>)</w:t>
      </w:r>
      <w:r w:rsidR="004C0998" w:rsidRPr="000F70F1">
        <w:rPr>
          <w:rFonts w:cs="Times New Roman"/>
          <w:lang w:val="en-AU"/>
        </w:rPr>
        <w:fldChar w:fldCharType="end"/>
      </w:r>
      <w:r w:rsidRPr="000F70F1">
        <w:rPr>
          <w:rFonts w:cs="Times New Roman"/>
          <w:lang w:val="en-AU"/>
        </w:rPr>
        <w:t xml:space="preserve">, or to </w:t>
      </w:r>
      <w:r w:rsidRPr="000F70F1">
        <w:rPr>
          <w:rFonts w:cs="Times New Roman"/>
          <w:lang w:val="en-AU"/>
        </w:rPr>
        <w:lastRenderedPageBreak/>
        <w:t xml:space="preserve">be homeless </w:t>
      </w:r>
      <w:r w:rsidR="004C0998" w:rsidRPr="000F70F1">
        <w:rPr>
          <w:rFonts w:cs="Times New Roman"/>
          <w:lang w:val="en-AU"/>
        </w:rPr>
        <w:fldChar w:fldCharType="begin"/>
      </w:r>
      <w:r w:rsidR="00BF1445" w:rsidRPr="000F70F1">
        <w:rPr>
          <w:rFonts w:cs="Times New Roman"/>
          <w:lang w:val="en-AU"/>
        </w:rPr>
        <w:instrText xml:space="preserve"> ADDIN EN.CITE &lt;EndNote&gt;&lt;Cite&gt;&lt;Author&gt;Gordon&lt;/Author&gt;&lt;Year&gt;2019&lt;/Year&gt;&lt;RecNum&gt;36&lt;/RecNum&gt;&lt;DisplayText&gt;(C. T. Gordon &amp;amp; Fabiano, 2019)&lt;/DisplayText&gt;&lt;record&gt;&lt;rec-number&gt;36&lt;/rec-number&gt;&lt;foreign-keys&gt;&lt;key app="EN" db-id="s9ftx9zs4as9pie9wwe5pzxuzssxarpx5ses" timestamp="1551931224"&gt;36&lt;/key&gt;&lt;/foreign-keys&gt;&lt;ref-type name="Journal Article"&gt;17&lt;/ref-type&gt;&lt;contributors&gt;&lt;authors&gt;&lt;author&gt;Gordon, Chanelle T&lt;/author&gt;&lt;author&gt;Fabiano, Gregory A&lt;/author&gt;&lt;/authors&gt;&lt;/contributors&gt;&lt;titles&gt;&lt;title&gt;The Transition of Youth with ADHD into the Workforce: Review and Future Directions&lt;/title&gt;&lt;secondary-title&gt;Clinical child and family psychology review&lt;/secondary-title&gt;&lt;/titles&gt;&lt;periodical&gt;&lt;full-title&gt;Clinical child and family psychology review&lt;/full-title&gt;&lt;/periodical&gt;&lt;pages&gt;1-32&lt;/pages&gt;&lt;dates&gt;&lt;year&gt;2019&lt;/year&gt;&lt;/dates&gt;&lt;isbn&gt;1096-4037&lt;/isbn&gt;&lt;urls&gt;&lt;/urls&gt;&lt;/record&gt;&lt;/Cite&gt;&lt;/EndNote&gt;</w:instrText>
      </w:r>
      <w:r w:rsidR="004C0998" w:rsidRPr="000F70F1">
        <w:rPr>
          <w:rFonts w:cs="Times New Roman"/>
          <w:lang w:val="en-AU"/>
        </w:rPr>
        <w:fldChar w:fldCharType="separate"/>
      </w:r>
      <w:r w:rsidR="00BF1445" w:rsidRPr="000F70F1">
        <w:rPr>
          <w:rFonts w:cs="Times New Roman"/>
          <w:noProof/>
          <w:lang w:val="en-AU"/>
        </w:rPr>
        <w:t>(</w:t>
      </w:r>
      <w:hyperlink w:anchor="_ENREF_30" w:tooltip="Gordon, 2019 #36" w:history="1">
        <w:r w:rsidR="00917CCE" w:rsidRPr="000F70F1">
          <w:rPr>
            <w:rFonts w:cs="Times New Roman"/>
            <w:noProof/>
            <w:lang w:val="en-AU"/>
          </w:rPr>
          <w:t>C. T. Gordon &amp; Fabiano, 2019</w:t>
        </w:r>
      </w:hyperlink>
      <w:r w:rsidR="00BF1445" w:rsidRPr="000F70F1">
        <w:rPr>
          <w:rFonts w:cs="Times New Roman"/>
          <w:noProof/>
          <w:lang w:val="en-AU"/>
        </w:rPr>
        <w:t>)</w:t>
      </w:r>
      <w:r w:rsidR="004C0998" w:rsidRPr="000F70F1">
        <w:rPr>
          <w:rFonts w:cs="Times New Roman"/>
          <w:lang w:val="en-AU"/>
        </w:rPr>
        <w:fldChar w:fldCharType="end"/>
      </w:r>
      <w:r w:rsidRPr="000F70F1">
        <w:rPr>
          <w:rFonts w:cs="Times New Roman"/>
          <w:lang w:val="en-AU"/>
        </w:rPr>
        <w:t xml:space="preserve">. Young adults with a history of ADHD in a US study earned 25% less per year than their ADHD-free counterparts, and were forecast to earn over half a million US dollars less over their lifetimes </w:t>
      </w:r>
      <w:r w:rsidR="004C0998" w:rsidRPr="000F70F1">
        <w:rPr>
          <w:rFonts w:cs="Times New Roman"/>
          <w:lang w:val="en-AU"/>
        </w:rPr>
        <w:fldChar w:fldCharType="begin"/>
      </w:r>
      <w:r w:rsidR="004C0998" w:rsidRPr="000F70F1">
        <w:rPr>
          <w:rFonts w:cs="Times New Roman"/>
          <w:lang w:val="en-AU"/>
        </w:rPr>
        <w:instrText xml:space="preserve"> ADDIN EN.CITE &lt;EndNote&gt;&lt;Cite&gt;&lt;Author&gt;Altszuler&lt;/Author&gt;&lt;Year&gt;2016&lt;/Year&gt;&lt;RecNum&gt;35&lt;/RecNum&gt;&lt;DisplayText&gt;(Altszuler et al., 2016)&lt;/DisplayText&gt;&lt;record&gt;&lt;rec-number&gt;35&lt;/rec-number&gt;&lt;foreign-keys&gt;&lt;key app="EN" db-id="s9ftx9zs4as9pie9wwe5pzxuzssxarpx5ses" timestamp="1551931109"&gt;35&lt;/key&gt;&lt;/foreign-keys&gt;&lt;ref-type name="Journal Article"&gt;17&lt;/ref-type&gt;&lt;contributors&gt;&lt;authors&gt;&lt;author&gt;Altszuler, Amy R&lt;/author&gt;&lt;author&gt;Page, Timothy F&lt;/author&gt;&lt;author&gt;Gnagy, Elizabeth M&lt;/author&gt;&lt;author&gt;Coxe, Stefany&lt;/author&gt;&lt;author&gt;Arrieta, Alejandro&lt;/author&gt;&lt;author&gt;Molina, Brooke SG&lt;/author&gt;&lt;author&gt;Pelham, William E&lt;/author&gt;&lt;/authors&gt;&lt;/contributors&gt;&lt;titles&gt;&lt;title&gt;Financial dependence of young adults with childhood ADHD&lt;/title&gt;&lt;secondary-title&gt;Journal of abnormal child psychology&lt;/secondary-title&gt;&lt;/titles&gt;&lt;periodical&gt;&lt;full-title&gt;Journal of abnormal child psychology&lt;/full-title&gt;&lt;/periodical&gt;&lt;pages&gt;1217-1229&lt;/pages&gt;&lt;volume&gt;44&lt;/volume&gt;&lt;number&gt;6&lt;/number&gt;&lt;dates&gt;&lt;year&gt;2016&lt;/year&gt;&lt;/dates&gt;&lt;isbn&gt;0091-0627&lt;/isbn&gt;&lt;urls&gt;&lt;/urls&gt;&lt;/record&gt;&lt;/Cite&gt;&lt;/EndNote&gt;</w:instrText>
      </w:r>
      <w:r w:rsidR="004C0998" w:rsidRPr="000F70F1">
        <w:rPr>
          <w:rFonts w:cs="Times New Roman"/>
          <w:lang w:val="en-AU"/>
        </w:rPr>
        <w:fldChar w:fldCharType="separate"/>
      </w:r>
      <w:r w:rsidR="004C0998" w:rsidRPr="000F70F1">
        <w:rPr>
          <w:rFonts w:cs="Times New Roman"/>
          <w:noProof/>
          <w:lang w:val="en-AU"/>
        </w:rPr>
        <w:t>(</w:t>
      </w:r>
      <w:hyperlink w:anchor="_ENREF_2" w:tooltip="Altszuler, 2016 #35" w:history="1">
        <w:r w:rsidR="00917CCE" w:rsidRPr="000F70F1">
          <w:rPr>
            <w:rFonts w:cs="Times New Roman"/>
            <w:noProof/>
            <w:lang w:val="en-AU"/>
          </w:rPr>
          <w:t>Altszuler et al., 2016</w:t>
        </w:r>
      </w:hyperlink>
      <w:r w:rsidR="004C0998" w:rsidRPr="000F70F1">
        <w:rPr>
          <w:rFonts w:cs="Times New Roman"/>
          <w:noProof/>
          <w:lang w:val="en-AU"/>
        </w:rPr>
        <w:t>)</w:t>
      </w:r>
      <w:r w:rsidR="004C0998" w:rsidRPr="000F70F1">
        <w:rPr>
          <w:rFonts w:cs="Times New Roman"/>
          <w:lang w:val="en-AU"/>
        </w:rPr>
        <w:fldChar w:fldCharType="end"/>
      </w:r>
      <w:r w:rsidRPr="000F70F1">
        <w:rPr>
          <w:rFonts w:cs="Times New Roman"/>
          <w:lang w:val="en-AU"/>
        </w:rPr>
        <w:t xml:space="preserve">. People who had ADHD as children are more likely to engage in criminal behaviours with associated costs to the justice system, victims of crime, and to the individuals themselves </w:t>
      </w:r>
      <w:r w:rsidR="004C0998" w:rsidRPr="000F70F1">
        <w:rPr>
          <w:rFonts w:cs="Times New Roman"/>
          <w:lang w:val="en-AU"/>
        </w:rPr>
        <w:fldChar w:fldCharType="begin"/>
      </w:r>
      <w:r w:rsidR="004C0998" w:rsidRPr="000F70F1">
        <w:rPr>
          <w:rFonts w:cs="Times New Roman"/>
          <w:lang w:val="en-AU"/>
        </w:rPr>
        <w:instrText xml:space="preserve"> ADDIN EN.CITE &lt;EndNote&gt;&lt;Cite&gt;&lt;Author&gt;Fletcher&lt;/Author&gt;&lt;Year&gt;2009&lt;/Year&gt;&lt;RecNum&gt;30&lt;/RecNum&gt;&lt;DisplayText&gt;(Fletcher &amp;amp; Wolfe, 2009)&lt;/DisplayText&gt;&lt;record&gt;&lt;rec-number&gt;30&lt;/rec-number&gt;&lt;foreign-keys&gt;&lt;key app="EN" db-id="s9ftx9zs4as9pie9wwe5pzxuzssxarpx5ses" timestamp="1551930034"&gt;30&lt;/key&gt;&lt;/foreign-keys&gt;&lt;ref-type name="Journal Article"&gt;17&lt;/ref-type&gt;&lt;contributors&gt;&lt;authors&gt;&lt;author&gt;Fletcher, Jason&lt;/author&gt;&lt;author&gt;Wolfe, Barbara&lt;/author&gt;&lt;/authors&gt;&lt;/contributors&gt;&lt;titles&gt;&lt;title&gt;Long-term consequences of childhood ADHD on criminal activities&lt;/title&gt;&lt;secondary-title&gt;The journal of mental health policy and economics&lt;/secondary-title&gt;&lt;/titles&gt;&lt;periodical&gt;&lt;full-title&gt;The journal of mental health policy and economics&lt;/full-title&gt;&lt;/periodical&gt;&lt;pages&gt;119&lt;/pages&gt;&lt;volume&gt;12&lt;/volume&gt;&lt;number&gt;3&lt;/number&gt;&lt;dates&gt;&lt;year&gt;2009&lt;/year&gt;&lt;/dates&gt;&lt;urls&gt;&lt;/urls&gt;&lt;/record&gt;&lt;/Cite&gt;&lt;/EndNote&gt;</w:instrText>
      </w:r>
      <w:r w:rsidR="004C0998" w:rsidRPr="000F70F1">
        <w:rPr>
          <w:rFonts w:cs="Times New Roman"/>
          <w:lang w:val="en-AU"/>
        </w:rPr>
        <w:fldChar w:fldCharType="separate"/>
      </w:r>
      <w:r w:rsidR="004C0998" w:rsidRPr="000F70F1">
        <w:rPr>
          <w:rFonts w:cs="Times New Roman"/>
          <w:noProof/>
          <w:lang w:val="en-AU"/>
        </w:rPr>
        <w:t>(</w:t>
      </w:r>
      <w:hyperlink w:anchor="_ENREF_24" w:tooltip="Fletcher, 2009 #30" w:history="1">
        <w:r w:rsidR="00917CCE" w:rsidRPr="000F70F1">
          <w:rPr>
            <w:rFonts w:cs="Times New Roman"/>
            <w:noProof/>
            <w:lang w:val="en-AU"/>
          </w:rPr>
          <w:t>Fletcher &amp; Wolfe, 2009</w:t>
        </w:r>
      </w:hyperlink>
      <w:r w:rsidR="004C0998" w:rsidRPr="000F70F1">
        <w:rPr>
          <w:rFonts w:cs="Times New Roman"/>
          <w:noProof/>
          <w:lang w:val="en-AU"/>
        </w:rPr>
        <w:t>)</w:t>
      </w:r>
      <w:r w:rsidR="004C0998" w:rsidRPr="000F70F1">
        <w:rPr>
          <w:rFonts w:cs="Times New Roman"/>
          <w:lang w:val="en-AU"/>
        </w:rPr>
        <w:fldChar w:fldCharType="end"/>
      </w:r>
      <w:r w:rsidRPr="000F70F1">
        <w:rPr>
          <w:rFonts w:cs="Times New Roman"/>
          <w:lang w:val="en-AU"/>
        </w:rPr>
        <w:t xml:space="preserve">, with public justice sector costs accounting for up to 3% of the ADHD cost burden </w:t>
      </w:r>
      <w:r w:rsidR="004C0998" w:rsidRPr="000F70F1">
        <w:rPr>
          <w:rFonts w:cs="Times New Roman"/>
          <w:lang w:val="en-AU"/>
        </w:rPr>
        <w:fldChar w:fldCharType="begin"/>
      </w:r>
      <w:r w:rsidR="004C0998" w:rsidRPr="000F70F1">
        <w:rPr>
          <w:rFonts w:cs="Times New Roman"/>
          <w:lang w:val="en-AU"/>
        </w:rPr>
        <w:instrText xml:space="preserve"> ADDIN EN.CITE &lt;EndNote&gt;&lt;Cite&gt;&lt;Author&gt;Doshi&lt;/Author&gt;&lt;Year&gt;2012&lt;/Year&gt;&lt;RecNum&gt;42&lt;/RecNum&gt;&lt;DisplayText&gt;(Doshi et al., 2012)&lt;/DisplayText&gt;&lt;record&gt;&lt;rec-number&gt;42&lt;/rec-number&gt;&lt;foreign-keys&gt;&lt;key app="EN" db-id="s9ftx9zs4as9pie9wwe5pzxuzssxarpx5ses" timestamp="1552006270"&gt;42&lt;/key&gt;&lt;/foreign-keys&gt;&lt;ref-type name="Journal Article"&gt;17&lt;/ref-type&gt;&lt;contributors&gt;&lt;authors&gt;&lt;author&gt;Doshi, Jalpa A&lt;/author&gt;&lt;author&gt;Hodgkins, Paul&lt;/author&gt;&lt;author&gt;Kahle, Jennifer&lt;/author&gt;&lt;author&gt;Sikirica, Vanja&lt;/author&gt;&lt;author&gt;Cangelosi, Michael J&lt;/author&gt;&lt;author&gt;Setyawan, Juliana&lt;/author&gt;&lt;author&gt;Erder, M Haim&lt;/author&gt;&lt;author&gt;Neumann, Peter J&lt;/author&gt;&lt;/authors&gt;&lt;/contributors&gt;&lt;titles&gt;&lt;title&gt;Economic impact of childhood and adult attention-deficit/hyperactivity disorder in the United States&lt;/title&gt;&lt;secondary-title&gt;Journal of the American Academy of Child &amp;amp; Adolescent Psychiatry&lt;/secondary-title&gt;&lt;/titles&gt;&lt;periodical&gt;&lt;full-title&gt;Journal of the American Academy of Child &amp;amp; Adolescent Psychiatry&lt;/full-title&gt;&lt;/periodical&gt;&lt;pages&gt;990-1002. e2&lt;/pages&gt;&lt;volume&gt;51&lt;/volume&gt;&lt;number&gt;10&lt;/number&gt;&lt;dates&gt;&lt;year&gt;2012&lt;/year&gt;&lt;/dates&gt;&lt;isbn&gt;0890-8567&lt;/isbn&gt;&lt;urls&gt;&lt;/urls&gt;&lt;/record&gt;&lt;/Cite&gt;&lt;/EndNote&gt;</w:instrText>
      </w:r>
      <w:r w:rsidR="004C0998" w:rsidRPr="000F70F1">
        <w:rPr>
          <w:rFonts w:cs="Times New Roman"/>
          <w:lang w:val="en-AU"/>
        </w:rPr>
        <w:fldChar w:fldCharType="separate"/>
      </w:r>
      <w:r w:rsidR="004C0998" w:rsidRPr="000F70F1">
        <w:rPr>
          <w:rFonts w:cs="Times New Roman"/>
          <w:noProof/>
          <w:lang w:val="en-AU"/>
        </w:rPr>
        <w:t>(</w:t>
      </w:r>
      <w:hyperlink w:anchor="_ENREF_20" w:tooltip="Doshi, 2012 #42" w:history="1">
        <w:r w:rsidR="00917CCE" w:rsidRPr="000F70F1">
          <w:rPr>
            <w:rFonts w:cs="Times New Roman"/>
            <w:noProof/>
            <w:lang w:val="en-AU"/>
          </w:rPr>
          <w:t>Doshi et al., 2012</w:t>
        </w:r>
      </w:hyperlink>
      <w:r w:rsidR="004C0998" w:rsidRPr="000F70F1">
        <w:rPr>
          <w:rFonts w:cs="Times New Roman"/>
          <w:noProof/>
          <w:lang w:val="en-AU"/>
        </w:rPr>
        <w:t>)</w:t>
      </w:r>
      <w:r w:rsidR="004C0998" w:rsidRPr="000F70F1">
        <w:rPr>
          <w:rFonts w:cs="Times New Roman"/>
          <w:lang w:val="en-AU"/>
        </w:rPr>
        <w:fldChar w:fldCharType="end"/>
      </w:r>
      <w:r w:rsidRPr="000F70F1">
        <w:rPr>
          <w:rFonts w:cs="Times New Roman"/>
          <w:lang w:val="en-AU"/>
        </w:rPr>
        <w:t xml:space="preserve">. </w:t>
      </w:r>
      <w:r w:rsidR="008C1C4D" w:rsidRPr="000F70F1">
        <w:rPr>
          <w:rFonts w:cs="Times New Roman"/>
          <w:lang w:val="en-AU"/>
        </w:rPr>
        <w:t>Within the adult and youth prison services rates of ADHD are much higher than in the general population with figures from the Scandinavia suggesting that around</w:t>
      </w:r>
      <w:r w:rsidR="00DF1042" w:rsidRPr="000F70F1">
        <w:rPr>
          <w:rFonts w:cs="Times New Roman"/>
          <w:lang w:val="en-AU"/>
        </w:rPr>
        <w:t xml:space="preserve"> one third of adult male prisoners and 15% of women in jail have ADHD</w:t>
      </w:r>
      <w:r w:rsidR="00FA0254" w:rsidRPr="000F70F1">
        <w:rPr>
          <w:rFonts w:cs="Times New Roman"/>
          <w:lang w:val="en-AU"/>
        </w:rPr>
        <w:t>,</w:t>
      </w:r>
      <w:r w:rsidR="00DF1042" w:rsidRPr="000F70F1">
        <w:rPr>
          <w:rFonts w:cs="Times New Roman"/>
          <w:lang w:val="en-AU"/>
        </w:rPr>
        <w:t xml:space="preserve"> few of whom are formally diagnosed with hardly any receiving treatment. </w:t>
      </w:r>
      <w:r w:rsidR="008C1C4D" w:rsidRPr="000F70F1">
        <w:rPr>
          <w:rFonts w:cs="Times New Roman"/>
          <w:lang w:val="en-AU"/>
        </w:rPr>
        <w:t xml:space="preserve">A recent survey of ADHD within the Scottish </w:t>
      </w:r>
      <w:r w:rsidR="00E3632F" w:rsidRPr="000F70F1">
        <w:rPr>
          <w:rFonts w:cs="Times New Roman"/>
          <w:lang w:val="en-AU"/>
        </w:rPr>
        <w:t>P</w:t>
      </w:r>
      <w:r w:rsidR="008C1C4D" w:rsidRPr="000F70F1">
        <w:rPr>
          <w:rFonts w:cs="Times New Roman"/>
          <w:lang w:val="en-AU"/>
        </w:rPr>
        <w:t xml:space="preserve">rison </w:t>
      </w:r>
      <w:r w:rsidR="00E3632F" w:rsidRPr="000F70F1">
        <w:rPr>
          <w:rFonts w:cs="Times New Roman"/>
          <w:lang w:val="en-AU"/>
        </w:rPr>
        <w:t>S</w:t>
      </w:r>
      <w:r w:rsidR="008C1C4D" w:rsidRPr="000F70F1">
        <w:rPr>
          <w:rFonts w:cs="Times New Roman"/>
          <w:lang w:val="en-AU"/>
        </w:rPr>
        <w:t xml:space="preserve">ervice </w:t>
      </w:r>
      <w:r w:rsidR="00DF1042" w:rsidRPr="000F70F1">
        <w:rPr>
          <w:rFonts w:cs="Times New Roman"/>
          <w:lang w:val="en-AU"/>
        </w:rPr>
        <w:t>estimated the identified that</w:t>
      </w:r>
      <w:r w:rsidR="00F90F8F" w:rsidRPr="000F70F1">
        <w:rPr>
          <w:rFonts w:cs="Times New Roman"/>
          <w:lang w:val="en-AU"/>
        </w:rPr>
        <w:t xml:space="preserve"> the</w:t>
      </w:r>
      <w:r w:rsidR="00DF1042" w:rsidRPr="000F70F1">
        <w:rPr>
          <w:rFonts w:cs="Times New Roman"/>
          <w:lang w:val="en-AU"/>
        </w:rPr>
        <w:t xml:space="preserve"> financial burden of medical and behavio</w:t>
      </w:r>
      <w:r w:rsidR="00B74037">
        <w:rPr>
          <w:rFonts w:cs="Times New Roman"/>
          <w:lang w:val="en-AU"/>
        </w:rPr>
        <w:t>u</w:t>
      </w:r>
      <w:r w:rsidR="00DF1042" w:rsidRPr="000F70F1">
        <w:rPr>
          <w:rFonts w:cs="Times New Roman"/>
          <w:lang w:val="en-AU"/>
        </w:rPr>
        <w:t xml:space="preserve">r-related prison care for inmates with ADHD across the UK could be conservatively estimated at </w:t>
      </w:r>
      <w:r w:rsidR="00DF1042" w:rsidRPr="002F16CE">
        <w:rPr>
          <w:rFonts w:cs="Times New Roman"/>
          <w:lang w:val="en-AU"/>
        </w:rPr>
        <w:t xml:space="preserve">around </w:t>
      </w:r>
      <w:r w:rsidR="00DF1042" w:rsidRPr="00D23694">
        <w:rPr>
          <w:rFonts w:cs="Times New Roman"/>
          <w:lang w:val="en-AU"/>
        </w:rPr>
        <w:t>£11.7 million annually</w:t>
      </w:r>
      <w:r w:rsidR="005249FA" w:rsidRPr="00D23694">
        <w:rPr>
          <w:rFonts w:cs="Times New Roman"/>
          <w:lang w:val="en-AU"/>
        </w:rPr>
        <w:t xml:space="preserve"> ($AU25.2 in 2018)</w:t>
      </w:r>
      <w:r w:rsidR="00DF1042" w:rsidRPr="00D23694">
        <w:rPr>
          <w:rFonts w:cs="Times New Roman"/>
          <w:lang w:val="en-AU"/>
        </w:rPr>
        <w:t xml:space="preserve"> </w:t>
      </w:r>
      <w:r w:rsidR="004C0998" w:rsidRPr="00D23694">
        <w:rPr>
          <w:rFonts w:cs="Times New Roman"/>
          <w:lang w:val="en-AU"/>
        </w:rPr>
        <w:fldChar w:fldCharType="begin"/>
      </w:r>
      <w:r w:rsidR="004C0998" w:rsidRPr="00D23694">
        <w:rPr>
          <w:rFonts w:cs="Times New Roman"/>
          <w:lang w:val="en-AU"/>
        </w:rPr>
        <w:instrText xml:space="preserve"> ADDIN EN.CITE &lt;EndNote&gt;&lt;Cite&gt;&lt;Author&gt;Young&lt;/Author&gt;&lt;Year&gt;2018&lt;/Year&gt;&lt;RecNum&gt;33141&lt;/RecNum&gt;&lt;DisplayText&gt;(Young et al., 2018)&lt;/DisplayText&gt;&lt;record&gt;&lt;rec-number&gt;33141&lt;/rec-number&gt;&lt;foreign-keys&gt;&lt;key app="EN" db-id="tw5sxtea5t5a9eex5pfxsapespe2aprrp9a2" timestamp="1552886769"&gt;33141&lt;/key&gt;&lt;/foreign-keys&gt;&lt;ref-type name="Journal Article"&gt;17&lt;/ref-type&gt;&lt;contributors&gt;&lt;authors&gt;&lt;author&gt;Young, S.&lt;/author&gt;&lt;author&gt;Gonzalez, R. A.&lt;/author&gt;&lt;author&gt;Fridman, M.&lt;/author&gt;&lt;author&gt;Hodgkins, P.&lt;/author&gt;&lt;author&gt;Kim, K.&lt;/author&gt;&lt;author&gt;Gudjonsson, G. H.&lt;/author&gt;&lt;/authors&gt;&lt;/contributors&gt;&lt;auth-address&gt;Psychology Services Limited, PO Box 1735, Croydon, CR97AE, UK. suzyyoung@aol.com.&amp;#xD;Reykjavik University, Reykjavik, Iceland. suzyyoung@aol.com.&amp;#xD;East London NHS Foundation Trust, London, UK.&amp;#xD;AMF Consulting Inc, Los Angeles, CA, USA.&amp;#xD;Sage Therapeutics, Cambridge, MA, USA.&amp;#xD;Indedpendent Medical Writer, San Diego, CA, USA.&amp;#xD;Reykjavik University, Reykjavik, Iceland.&amp;#xD;Institute of Psychiatry, Psychology and Neuroscience, King&amp;apos;s College London, London, UK.&lt;/auth-address&gt;&lt;titles&gt;&lt;title&gt;The economic consequences of attention-deficit hyperactivity disorder in the Scottish prison system&lt;/title&gt;&lt;secondary-title&gt;BMC Psychiatry&lt;/secondary-title&gt;&lt;/titles&gt;&lt;periodical&gt;&lt;full-title&gt;BMC Psychiatry&lt;/full-title&gt;&lt;abbr-1&gt;BMC psychiatry&lt;/abbr-1&gt;&lt;/periodical&gt;&lt;pages&gt;210&lt;/pages&gt;&lt;volume&gt;18&lt;/volume&gt;&lt;number&gt;1&lt;/number&gt;&lt;keywords&gt;&lt;keyword&gt;Adhd&lt;/keyword&gt;&lt;keyword&gt;Costs&lt;/keyword&gt;&lt;keyword&gt;Economic evaluation&lt;/keyword&gt;&lt;keyword&gt;Health-related quality of life&lt;/keyword&gt;&lt;keyword&gt;Prison&lt;/keyword&gt;&lt;keyword&gt;Quality-adjusted life years&lt;/keyword&gt;&lt;/keywords&gt;&lt;dates&gt;&lt;year&gt;2018&lt;/year&gt;&lt;pub-dates&gt;&lt;date&gt;Jun 25&lt;/date&gt;&lt;/pub-dates&gt;&lt;/dates&gt;&lt;isbn&gt;1471-244X (Electronic)&amp;#xD;1471-244X (Linking)&lt;/isbn&gt;&lt;accession-num&gt;29940897&lt;/accession-num&gt;&lt;urls&gt;&lt;related-urls&gt;&lt;url&gt;https://www.ncbi.nlm.nih.gov/pubmed/29940897&lt;/url&gt;&lt;/related-urls&gt;&lt;/urls&gt;&lt;custom2&gt;PMC6019793&lt;/custom2&gt;&lt;electronic-resource-num&gt;10.1186/s12888-018-1792-x&lt;/electronic-resource-num&gt;&lt;/record&gt;&lt;/Cite&gt;&lt;/EndNote&gt;</w:instrText>
      </w:r>
      <w:r w:rsidR="004C0998" w:rsidRPr="00D23694">
        <w:rPr>
          <w:rFonts w:cs="Times New Roman"/>
          <w:lang w:val="en-AU"/>
        </w:rPr>
        <w:fldChar w:fldCharType="separate"/>
      </w:r>
      <w:r w:rsidR="004C0998" w:rsidRPr="00D23694">
        <w:rPr>
          <w:rFonts w:cs="Times New Roman"/>
          <w:noProof/>
          <w:lang w:val="en-AU"/>
        </w:rPr>
        <w:t>(</w:t>
      </w:r>
      <w:hyperlink w:anchor="_ENREF_64" w:tooltip="Young, 2018 #33141" w:history="1">
        <w:r w:rsidR="00917CCE" w:rsidRPr="00D23694">
          <w:rPr>
            <w:rFonts w:cs="Times New Roman"/>
            <w:noProof/>
            <w:lang w:val="en-AU"/>
          </w:rPr>
          <w:t>Young et al., 2018</w:t>
        </w:r>
      </w:hyperlink>
      <w:r w:rsidR="004C0998" w:rsidRPr="00D23694">
        <w:rPr>
          <w:rFonts w:cs="Times New Roman"/>
          <w:noProof/>
          <w:lang w:val="en-AU"/>
        </w:rPr>
        <w:t>)</w:t>
      </w:r>
      <w:r w:rsidR="004C0998" w:rsidRPr="00D23694">
        <w:rPr>
          <w:rFonts w:cs="Times New Roman"/>
          <w:lang w:val="en-AU"/>
        </w:rPr>
        <w:fldChar w:fldCharType="end"/>
      </w:r>
      <w:r w:rsidR="00DF1042" w:rsidRPr="00D23694">
        <w:rPr>
          <w:rFonts w:cs="Times New Roman"/>
          <w:lang w:val="en-AU"/>
        </w:rPr>
        <w:t>.</w:t>
      </w:r>
      <w:r w:rsidR="00DF1042" w:rsidRPr="000F70F1">
        <w:rPr>
          <w:rFonts w:cs="Times New Roman"/>
          <w:lang w:val="en-AU"/>
        </w:rPr>
        <w:t xml:space="preserve"> </w:t>
      </w:r>
      <w:r w:rsidR="00335694" w:rsidRPr="000F70F1">
        <w:rPr>
          <w:rFonts w:cs="Times New Roman"/>
          <w:lang w:val="en-AU"/>
        </w:rPr>
        <w:t>Those with ADHD are four times</w:t>
      </w:r>
      <w:r w:rsidR="000A5C87" w:rsidRPr="000F70F1">
        <w:rPr>
          <w:rFonts w:cs="Times New Roman"/>
          <w:lang w:val="en-AU"/>
        </w:rPr>
        <w:t xml:space="preserve"> more likely to cause or be involved in traffic related accidents </w:t>
      </w:r>
      <w:r w:rsidR="004C0998" w:rsidRPr="000F70F1">
        <w:rPr>
          <w:rFonts w:cs="Times New Roman"/>
          <w:lang w:val="en-AU"/>
        </w:rPr>
        <w:fldChar w:fldCharType="begin"/>
      </w:r>
      <w:r w:rsidR="004C0998" w:rsidRPr="000F70F1">
        <w:rPr>
          <w:rFonts w:cs="Times New Roman"/>
          <w:lang w:val="en-AU"/>
        </w:rPr>
        <w:instrText xml:space="preserve"> ADDIN EN.CITE &lt;EndNote&gt;&lt;Cite&gt;&lt;Author&gt;Barkley&lt;/Author&gt;&lt;Year&gt;1996&lt;/Year&gt;&lt;RecNum&gt;25695&lt;/RecNum&gt;&lt;DisplayText&gt;(Barkley, Murphy, &amp;amp; Kwasnik, 1996)&lt;/DisplayText&gt;&lt;record&gt;&lt;rec-number&gt;25695&lt;/rec-number&gt;&lt;foreign-keys&gt;&lt;key app="EN" db-id="tw5sxtea5t5a9eex5pfxsapespe2aprrp9a2" timestamp="1404051346"&gt;25695&lt;/key&gt;&lt;/foreign-keys&gt;&lt;ref-type name="Journal Article"&gt;17&lt;/ref-type&gt;&lt;contributors&gt;&lt;authors&gt;&lt;author&gt;Barkley, R. A.&lt;/author&gt;&lt;author&gt;Murphy, K. R.&lt;/author&gt;&lt;author&gt;Kwasnik, D.&lt;/author&gt;&lt;/authors&gt;&lt;/contributors&gt;&lt;auth-address&gt;Department of Psychiatry, University of Massachusetts Medical Center, Worcester 01655, USA.&lt;/auth-address&gt;&lt;titles&gt;&lt;title&gt;Motor vehicle driving competencies and risks in teens and young adults with attention deficit hyperactivity disorder&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89-95&lt;/pages&gt;&lt;volume&gt;98&lt;/volume&gt;&lt;number&gt;6 Pt 1&lt;/number&gt;&lt;keywords&gt;&lt;keyword&gt;Accidents, Traffic/*statistics &amp;amp; numerical data&lt;/keyword&gt;&lt;keyword&gt;Adolescent&lt;/keyword&gt;&lt;keyword&gt;Adult&lt;/keyword&gt;&lt;keyword&gt;*Attention Deficit Disorder with Hyperactivity&lt;/keyword&gt;&lt;keyword&gt;*Automobile Driving&lt;/keyword&gt;&lt;keyword&gt;Computer Simulation&lt;/keyword&gt;&lt;keyword&gt;Female&lt;/keyword&gt;&lt;keyword&gt;Humans&lt;/keyword&gt;&lt;keyword&gt;Male&lt;/keyword&gt;&lt;/keywords&gt;&lt;dates&gt;&lt;year&gt;1996&lt;/year&gt;&lt;pub-dates&gt;&lt;date&gt;Dec&lt;/date&gt;&lt;/pub-dates&gt;&lt;/dates&gt;&lt;isbn&gt;0031-4005 (Print)&amp;#xD;0031-4005 (Linking)&lt;/isbn&gt;&lt;accession-num&gt;8951258&lt;/accession-num&gt;&lt;urls&gt;&lt;related-urls&gt;&lt;url&gt;http://www.ncbi.nlm.nih.gov/pubmed/8951258&lt;/url&gt;&lt;/related-urls&gt;&lt;/urls&gt;&lt;/record&gt;&lt;/Cite&gt;&lt;/EndNote&gt;</w:instrText>
      </w:r>
      <w:r w:rsidR="004C0998" w:rsidRPr="000F70F1">
        <w:rPr>
          <w:rFonts w:cs="Times New Roman"/>
          <w:lang w:val="en-AU"/>
        </w:rPr>
        <w:fldChar w:fldCharType="separate"/>
      </w:r>
      <w:r w:rsidR="004C0998" w:rsidRPr="000F70F1">
        <w:rPr>
          <w:rFonts w:cs="Times New Roman"/>
          <w:noProof/>
          <w:lang w:val="en-AU"/>
        </w:rPr>
        <w:t>(</w:t>
      </w:r>
      <w:hyperlink w:anchor="_ENREF_3" w:tooltip="Barkley, 1996 #25695" w:history="1">
        <w:r w:rsidR="00917CCE" w:rsidRPr="000F70F1">
          <w:rPr>
            <w:rFonts w:cs="Times New Roman"/>
            <w:noProof/>
            <w:lang w:val="en-AU"/>
          </w:rPr>
          <w:t>Barkley, Murphy, &amp; Kwasnik, 1996</w:t>
        </w:r>
      </w:hyperlink>
      <w:r w:rsidR="004C0998" w:rsidRPr="000F70F1">
        <w:rPr>
          <w:rFonts w:cs="Times New Roman"/>
          <w:noProof/>
          <w:lang w:val="en-AU"/>
        </w:rPr>
        <w:t>)</w:t>
      </w:r>
      <w:r w:rsidR="004C0998" w:rsidRPr="000F70F1">
        <w:rPr>
          <w:rFonts w:cs="Times New Roman"/>
          <w:lang w:val="en-AU"/>
        </w:rPr>
        <w:fldChar w:fldCharType="end"/>
      </w:r>
      <w:r w:rsidR="00335694" w:rsidRPr="000F70F1">
        <w:rPr>
          <w:rFonts w:cs="Times New Roman"/>
          <w:lang w:val="en-AU"/>
        </w:rPr>
        <w:t xml:space="preserve"> and visit emergency departments more frequently </w:t>
      </w:r>
      <w:r w:rsidR="004C0998" w:rsidRPr="000F70F1">
        <w:rPr>
          <w:rFonts w:cs="Times New Roman"/>
          <w:lang w:val="en-AU"/>
        </w:rPr>
        <w:fldChar w:fldCharType="begin">
          <w:fldData xml:space="preserve">PEVuZE5vdGU+PENpdGU+PEF1dGhvcj5MZWlic29uPC9BdXRob3I+PFllYXI+MjAwMTwvWWVhcj48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YwLTY8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</w:fldData>
        </w:fldChar>
      </w:r>
      <w:r w:rsidR="004C0998" w:rsidRPr="000F70F1">
        <w:rPr>
          <w:rFonts w:cs="Times New Roman"/>
          <w:lang w:val="en-AU"/>
        </w:rPr>
        <w:instrText xml:space="preserve"> ADDIN EN.CITE </w:instrText>
      </w:r>
      <w:r w:rsidR="004C0998" w:rsidRPr="000F70F1">
        <w:rPr>
          <w:rFonts w:cs="Times New Roman"/>
          <w:lang w:val="en-AU"/>
        </w:rPr>
        <w:fldChar w:fldCharType="begin">
          <w:fldData xml:space="preserve">PEVuZE5vdGU+PENpdGU+PEF1dGhvcj5MZWlic29uPC9BdXRob3I+PFllYXI+MjAwMTwvWWVhcj48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YwLTY8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</w:fldData>
        </w:fldChar>
      </w:r>
      <w:r w:rsidR="004C0998" w:rsidRPr="000F70F1">
        <w:rPr>
          <w:rFonts w:cs="Times New Roman"/>
          <w:lang w:val="en-AU"/>
        </w:rPr>
        <w:instrText xml:space="preserve"> ADDIN EN.CITE.DATA </w:instrText>
      </w:r>
      <w:r w:rsidR="004C0998" w:rsidRPr="000F70F1">
        <w:rPr>
          <w:rFonts w:cs="Times New Roman"/>
          <w:lang w:val="en-AU"/>
        </w:rPr>
      </w:r>
      <w:r w:rsidR="004C0998" w:rsidRPr="000F70F1">
        <w:rPr>
          <w:rFonts w:cs="Times New Roman"/>
          <w:lang w:val="en-AU"/>
        </w:rPr>
        <w:fldChar w:fldCharType="end"/>
      </w:r>
      <w:r w:rsidR="004C0998" w:rsidRPr="000F70F1">
        <w:rPr>
          <w:rFonts w:cs="Times New Roman"/>
          <w:lang w:val="en-AU"/>
        </w:rPr>
      </w:r>
      <w:r w:rsidR="004C0998" w:rsidRPr="000F70F1">
        <w:rPr>
          <w:rFonts w:cs="Times New Roman"/>
          <w:lang w:val="en-AU"/>
        </w:rPr>
        <w:fldChar w:fldCharType="separate"/>
      </w:r>
      <w:r w:rsidR="004C0998" w:rsidRPr="000F70F1">
        <w:rPr>
          <w:rFonts w:cs="Times New Roman"/>
          <w:noProof/>
          <w:lang w:val="en-AU"/>
        </w:rPr>
        <w:t>(</w:t>
      </w:r>
      <w:hyperlink w:anchor="_ENREF_43" w:tooltip="Leibson, 2001 #24000" w:history="1">
        <w:r w:rsidR="00917CCE" w:rsidRPr="000F70F1">
          <w:rPr>
            <w:rFonts w:cs="Times New Roman"/>
            <w:noProof/>
            <w:lang w:val="en-AU"/>
          </w:rPr>
          <w:t>Leibson, Katusic, Barbaresi, Ransom, &amp; O'Brien, 2001</w:t>
        </w:r>
      </w:hyperlink>
      <w:r w:rsidR="004C0998" w:rsidRPr="000F70F1">
        <w:rPr>
          <w:rFonts w:cs="Times New Roman"/>
          <w:noProof/>
          <w:lang w:val="en-AU"/>
        </w:rPr>
        <w:t>)</w:t>
      </w:r>
      <w:r w:rsidR="004C0998" w:rsidRPr="000F70F1">
        <w:rPr>
          <w:rFonts w:cs="Times New Roman"/>
          <w:lang w:val="en-AU"/>
        </w:rPr>
        <w:fldChar w:fldCharType="end"/>
      </w:r>
      <w:r w:rsidR="00335694" w:rsidRPr="000F70F1">
        <w:rPr>
          <w:rFonts w:cs="Times New Roman"/>
          <w:lang w:val="en-AU"/>
        </w:rPr>
        <w:t xml:space="preserve">. </w:t>
      </w:r>
      <w:r w:rsidR="000A5C87" w:rsidRPr="000F70F1">
        <w:rPr>
          <w:rFonts w:cs="Times New Roman"/>
          <w:lang w:val="en-AU"/>
        </w:rPr>
        <w:t xml:space="preserve">Mortality rates for those whose diagnosis was delayed until adulthood are four times those in the general population </w:t>
      </w:r>
      <w:r w:rsidR="004C0998" w:rsidRPr="000F70F1">
        <w:rPr>
          <w:rFonts w:cs="Times New Roman"/>
          <w:lang w:val="en-AU"/>
        </w:rPr>
        <w:fldChar w:fldCharType="begin">
          <w:fldData xml:space="preserve">PEVuZE5vdGU+PENpdGU+PEF1dGhvcj5EYWxzZ2FhcmQ8L0F1dGhvcj48WWVhcj4yMDE1PC9ZZWFy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==
</w:fldData>
        </w:fldChar>
      </w:r>
      <w:r w:rsidR="004C0998" w:rsidRPr="000F70F1">
        <w:rPr>
          <w:rFonts w:cs="Times New Roman"/>
          <w:lang w:val="en-AU"/>
        </w:rPr>
        <w:instrText xml:space="preserve"> ADDIN EN.CITE </w:instrText>
      </w:r>
      <w:r w:rsidR="004C0998" w:rsidRPr="000F70F1">
        <w:rPr>
          <w:rFonts w:cs="Times New Roman"/>
          <w:lang w:val="en-AU"/>
        </w:rPr>
        <w:fldChar w:fldCharType="begin">
          <w:fldData xml:space="preserve">PEVuZE5vdGU+PENpdGU+PEF1dGhvcj5EYWxzZ2FhcmQ8L0F1dGhvcj48WWVhcj4yMDE1PC9ZZWFy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==
</w:fldData>
        </w:fldChar>
      </w:r>
      <w:r w:rsidR="004C0998" w:rsidRPr="000F70F1">
        <w:rPr>
          <w:rFonts w:cs="Times New Roman"/>
          <w:lang w:val="en-AU"/>
        </w:rPr>
        <w:instrText xml:space="preserve"> ADDIN EN.CITE.DATA </w:instrText>
      </w:r>
      <w:r w:rsidR="004C0998" w:rsidRPr="000F70F1">
        <w:rPr>
          <w:rFonts w:cs="Times New Roman"/>
          <w:lang w:val="en-AU"/>
        </w:rPr>
      </w:r>
      <w:r w:rsidR="004C0998" w:rsidRPr="000F70F1">
        <w:rPr>
          <w:rFonts w:cs="Times New Roman"/>
          <w:lang w:val="en-AU"/>
        </w:rPr>
        <w:fldChar w:fldCharType="end"/>
      </w:r>
      <w:r w:rsidR="004C0998" w:rsidRPr="000F70F1">
        <w:rPr>
          <w:rFonts w:cs="Times New Roman"/>
          <w:lang w:val="en-AU"/>
        </w:rPr>
      </w:r>
      <w:r w:rsidR="004C0998" w:rsidRPr="000F70F1">
        <w:rPr>
          <w:rFonts w:cs="Times New Roman"/>
          <w:lang w:val="en-AU"/>
        </w:rPr>
        <w:fldChar w:fldCharType="separate"/>
      </w:r>
      <w:r w:rsidR="004C0998" w:rsidRPr="000F70F1">
        <w:rPr>
          <w:rFonts w:cs="Times New Roman"/>
          <w:noProof/>
          <w:lang w:val="en-AU"/>
        </w:rPr>
        <w:t>(</w:t>
      </w:r>
      <w:hyperlink w:anchor="_ENREF_17" w:tooltip="Dalsgaard, 2015 #30438" w:history="1">
        <w:r w:rsidR="00917CCE" w:rsidRPr="000F70F1">
          <w:rPr>
            <w:rFonts w:cs="Times New Roman"/>
            <w:noProof/>
            <w:lang w:val="en-AU"/>
          </w:rPr>
          <w:t>Dalsgaard, Ostergaard, Leckman, Mortensen, &amp; Pedersen, 2015</w:t>
        </w:r>
      </w:hyperlink>
      <w:r w:rsidR="004C0998" w:rsidRPr="000F70F1">
        <w:rPr>
          <w:rFonts w:cs="Times New Roman"/>
          <w:noProof/>
          <w:lang w:val="en-AU"/>
        </w:rPr>
        <w:t>)</w:t>
      </w:r>
      <w:r w:rsidR="004C0998" w:rsidRPr="000F70F1">
        <w:rPr>
          <w:rFonts w:cs="Times New Roman"/>
          <w:lang w:val="en-AU"/>
        </w:rPr>
        <w:fldChar w:fldCharType="end"/>
      </w:r>
      <w:r w:rsidR="000A5C87" w:rsidRPr="000F70F1">
        <w:rPr>
          <w:rFonts w:cs="Times New Roman"/>
          <w:lang w:val="en-AU"/>
        </w:rPr>
        <w:t xml:space="preserve">. </w:t>
      </w:r>
    </w:p>
    <w:p w14:paraId="53EF8FA5" w14:textId="77777777" w:rsidR="00115EA8" w:rsidRPr="000F70F1" w:rsidRDefault="00115EA8" w:rsidP="00115EA8">
      <w:pPr>
        <w:pStyle w:val="Heading2"/>
        <w:rPr>
          <w:lang w:val="en-AU"/>
        </w:rPr>
      </w:pPr>
      <w:r w:rsidRPr="000F70F1">
        <w:rPr>
          <w:lang w:val="en-AU"/>
        </w:rPr>
        <w:t>Conduct Disorder</w:t>
      </w:r>
    </w:p>
    <w:p w14:paraId="7FC93E46" w14:textId="0DF3A776" w:rsidR="00115EA8" w:rsidRPr="000F70F1" w:rsidRDefault="00A2655B" w:rsidP="00A2655B">
      <w:pPr>
        <w:rPr>
          <w:lang w:val="en-AU"/>
        </w:rPr>
      </w:pPr>
      <w:r w:rsidRPr="000F70F1">
        <w:rPr>
          <w:lang w:val="en-AU"/>
        </w:rPr>
        <w:t>Conduct disorder (CD) is characterised by repetitive patterns of severe antisocial, aggressive or defiant conduct. Oppositional defiant disorder (</w:t>
      </w:r>
      <w:r w:rsidR="00AE6B12" w:rsidRPr="000F70F1">
        <w:rPr>
          <w:lang w:val="en-AU"/>
        </w:rPr>
        <w:t>OD</w:t>
      </w:r>
      <w:r w:rsidRPr="000F70F1">
        <w:rPr>
          <w:lang w:val="en-AU"/>
        </w:rPr>
        <w:t xml:space="preserve">D) is a much milder and less impairing condition characterized by less severe, but still impairing, oppositional behaviours. </w:t>
      </w:r>
      <w:r w:rsidR="00D23694">
        <w:rPr>
          <w:lang w:val="en-AU"/>
        </w:rPr>
        <w:t xml:space="preserve">Whilst less common that ODD </w:t>
      </w:r>
      <w:r w:rsidRPr="000F70F1">
        <w:rPr>
          <w:lang w:val="en-AU"/>
        </w:rPr>
        <w:t xml:space="preserve">CD is </w:t>
      </w:r>
      <w:r w:rsidR="00D23694">
        <w:rPr>
          <w:lang w:val="en-AU"/>
        </w:rPr>
        <w:t xml:space="preserve">still </w:t>
      </w:r>
      <w:r w:rsidRPr="000F70F1">
        <w:rPr>
          <w:lang w:val="en-AU"/>
        </w:rPr>
        <w:t>relatively common wit</w:t>
      </w:r>
      <w:r w:rsidR="00AE6B12" w:rsidRPr="000F70F1">
        <w:rPr>
          <w:lang w:val="en-AU"/>
        </w:rPr>
        <w:t>h a prevalence rate of about 5%. W</w:t>
      </w:r>
      <w:r w:rsidRPr="000F70F1">
        <w:rPr>
          <w:lang w:val="en-AU"/>
        </w:rPr>
        <w:t>hen CD arises early in life (pre-adolescence) it persist</w:t>
      </w:r>
      <w:r w:rsidR="00AE6B12" w:rsidRPr="000F70F1">
        <w:rPr>
          <w:lang w:val="en-AU"/>
        </w:rPr>
        <w:t>s</w:t>
      </w:r>
      <w:r w:rsidRPr="000F70F1">
        <w:rPr>
          <w:lang w:val="en-AU"/>
        </w:rPr>
        <w:t xml:space="preserve"> into adulthood in about half of all childhood cases. CD is associated with a much greater impact </w:t>
      </w:r>
      <w:r w:rsidR="00AE6B12" w:rsidRPr="000F70F1">
        <w:rPr>
          <w:lang w:val="en-AU"/>
        </w:rPr>
        <w:t xml:space="preserve">than ODD on individuals, families and society </w:t>
      </w:r>
      <w:r w:rsidRPr="000F70F1">
        <w:rPr>
          <w:lang w:val="en-AU"/>
        </w:rPr>
        <w:t xml:space="preserve">and is the focus of this section. Despite the severe consequences relative few data are available to quantify the economic impact of CD. </w:t>
      </w:r>
    </w:p>
    <w:p w14:paraId="270E8A39" w14:textId="5B2A02D3" w:rsidR="00A2655B" w:rsidRPr="000F70F1" w:rsidRDefault="00137E03" w:rsidP="00A2655B">
      <w:pPr>
        <w:rPr>
          <w:lang w:val="en-AU"/>
        </w:rPr>
      </w:pPr>
      <w:r>
        <w:rPr>
          <w:lang w:val="en-AU"/>
        </w:rPr>
        <w:t>A</w:t>
      </w:r>
      <w:r w:rsidR="00A2655B" w:rsidRPr="000F70F1">
        <w:rPr>
          <w:lang w:val="en-AU"/>
        </w:rPr>
        <w:t xml:space="preserve"> review of the literature identified a small cluster of cost papers </w:t>
      </w:r>
      <w:r w:rsidR="004C0998" w:rsidRPr="000F70F1">
        <w:rPr>
          <w:lang w:val="en-AU"/>
        </w:rPr>
        <w:fldChar w:fldCharType="begin"/>
      </w:r>
      <w:r w:rsidR="004C0998" w:rsidRPr="000F70F1">
        <w:rPr>
          <w:lang w:val="en-AU"/>
        </w:rPr>
        <w:instrText xml:space="preserve"> ADDIN EN.CITE &lt;EndNote&gt;&lt;Cite&gt;&lt;Author&gt;Beecham&lt;/Author&gt;&lt;Year&gt;2014&lt;/Year&gt;&lt;RecNum&gt;7814&lt;/RecNum&gt;&lt;DisplayText&gt;(Beecham, 2014)&lt;/DisplayText&gt;&lt;record&gt;&lt;rec-number&gt;7814&lt;/rec-number&gt;&lt;foreign-keys&gt;&lt;key app="EN" db-id="tw5sxtea5t5a9eex5pfxsapespe2aprrp9a2" timestamp="1404049804"&gt;7814&lt;/key&gt;&lt;/foreign-keys&gt;&lt;ref-type name="Journal Article"&gt;17&lt;/ref-type&gt;&lt;contributors&gt;&lt;authors&gt;&lt;author&gt;Beecham, J.&lt;/author&gt;&lt;/authors&gt;&lt;/contributors&gt;&lt;auth-address&gt;Personal Social Services Research Unit, University of Kent, Canterbury, UK; London School of Economics and Political Science, Canterbury, UK.&lt;/auth-address&gt;&lt;titles&gt;&lt;title&gt;Annual research review: Child and adolescent mental health interventions: a review of progress in economic studies across different disorders&lt;/title&gt;&lt;secondary-title&gt;J Child Psychol Psychiatry&lt;/secondary-title&gt;&lt;alt-title&gt;Journal of child psychology and psychiatry, and allied disciplines&lt;/alt-title&gt;&lt;/titles&gt;&lt;periodical&gt;&lt;full-title&gt;J Child Psychol Psychiatry&lt;/full-title&gt;&lt;abbr-1&gt;Journal of child psychology and psychiatry, and allied disciplines&lt;/abbr-1&gt;&lt;/periodical&gt;&lt;alt-periodical&gt;&lt;full-title&gt;J Child Psychol Psychiatry&lt;/full-title&gt;&lt;abbr-1&gt;Journal of child psychology and psychiatry, and allied disciplines&lt;/abbr-1&gt;&lt;/alt-periodical&gt;&lt;pages&gt;714-32&lt;/pages&gt;&lt;volume&gt;55&lt;/volume&gt;&lt;number&gt;6&lt;/number&gt;&lt;dates&gt;&lt;year&gt;2014&lt;/year&gt;&lt;pub-dates&gt;&lt;date&gt;Jun&lt;/date&gt;&lt;/pub-dates&gt;&lt;/dates&gt;&lt;isbn&gt;1469-7610 (Electronic)&amp;#xD;0021-9630 (Linking)&lt;/isbn&gt;&lt;accession-num&gt;24580503&lt;/accession-num&gt;&lt;urls&gt;&lt;related-urls&gt;&lt;url&gt;http://www.ncbi.nlm.nih.gov/pubmed/24580503&lt;/url&gt;&lt;/related-urls&gt;&lt;/urls&gt;&lt;electronic-resource-num&gt;10.1111/jcpp.12216&lt;/electronic-resource-num&gt;&lt;/record&gt;&lt;/Cite&gt;&lt;/EndNote&gt;</w:instrText>
      </w:r>
      <w:r w:rsidR="004C0998" w:rsidRPr="000F70F1">
        <w:rPr>
          <w:lang w:val="en-AU"/>
        </w:rPr>
        <w:fldChar w:fldCharType="separate"/>
      </w:r>
      <w:r w:rsidR="004C0998" w:rsidRPr="000F70F1">
        <w:rPr>
          <w:noProof/>
          <w:lang w:val="en-AU"/>
        </w:rPr>
        <w:t>(</w:t>
      </w:r>
      <w:hyperlink w:anchor="_ENREF_4" w:tooltip="Beecham, 2014 #7814" w:history="1">
        <w:r w:rsidR="00917CCE" w:rsidRPr="000F70F1">
          <w:rPr>
            <w:noProof/>
            <w:lang w:val="en-AU"/>
          </w:rPr>
          <w:t>Beecham, 2014</w:t>
        </w:r>
      </w:hyperlink>
      <w:r w:rsidR="004C0998" w:rsidRPr="000F70F1">
        <w:rPr>
          <w:noProof/>
          <w:lang w:val="en-AU"/>
        </w:rPr>
        <w:t>)</w:t>
      </w:r>
      <w:r w:rsidR="004C0998" w:rsidRPr="000F70F1">
        <w:rPr>
          <w:lang w:val="en-AU"/>
        </w:rPr>
        <w:fldChar w:fldCharType="end"/>
      </w:r>
      <w:r w:rsidR="00A2655B" w:rsidRPr="000F70F1">
        <w:rPr>
          <w:lang w:val="en-AU"/>
        </w:rPr>
        <w:t xml:space="preserve">. </w:t>
      </w:r>
      <w:r w:rsidR="00122CD0">
        <w:rPr>
          <w:lang w:val="en-AU"/>
        </w:rPr>
        <w:t>Data from the</w:t>
      </w:r>
      <w:r w:rsidR="00A2655B" w:rsidRPr="000F70F1">
        <w:rPr>
          <w:lang w:val="en-AU"/>
        </w:rPr>
        <w:t xml:space="preserve"> US </w:t>
      </w:r>
      <w:r w:rsidR="00AE6B12" w:rsidRPr="000F70F1">
        <w:rPr>
          <w:lang w:val="en-AU"/>
        </w:rPr>
        <w:t>showed that</w:t>
      </w:r>
      <w:r w:rsidR="00A2655B" w:rsidRPr="000F70F1">
        <w:rPr>
          <w:lang w:val="en-AU"/>
        </w:rPr>
        <w:t xml:space="preserve"> costs wer</w:t>
      </w:r>
      <w:r w:rsidR="0042405D" w:rsidRPr="000F70F1">
        <w:rPr>
          <w:lang w:val="en-AU"/>
        </w:rPr>
        <w:t>e far higher for those with CD t</w:t>
      </w:r>
      <w:r w:rsidR="00A2655B" w:rsidRPr="000F70F1">
        <w:rPr>
          <w:lang w:val="en-AU"/>
        </w:rPr>
        <w:t>han those with ODD</w:t>
      </w:r>
      <w:r w:rsidR="0042405D" w:rsidRPr="000F70F1">
        <w:rPr>
          <w:lang w:val="en-AU"/>
        </w:rPr>
        <w:t xml:space="preserve"> or those with no disorder</w:t>
      </w:r>
      <w:r w:rsidR="00222EDC">
        <w:rPr>
          <w:lang w:val="en-AU"/>
        </w:rPr>
        <w:t>,</w:t>
      </w:r>
      <w:r w:rsidR="0042405D" w:rsidRPr="000F70F1">
        <w:rPr>
          <w:lang w:val="en-AU"/>
        </w:rPr>
        <w:t xml:space="preserve"> and that the differences grew as the children matured </w:t>
      </w:r>
      <w:r w:rsidR="004C0998" w:rsidRPr="000F70F1">
        <w:rPr>
          <w:lang w:val="en-AU"/>
        </w:rPr>
        <w:fldChar w:fldCharType="begin">
          <w:fldData xml:space="preserve">PEVuZE5vdGU+PENpdGU+PEF1dGhvcj5Gb3N0ZXI8L0F1dGhvcj48WWVhcj4yMDA1PC9ZZWFyPjxS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</w:fldData>
        </w:fldChar>
      </w:r>
      <w:r w:rsidR="004C0998" w:rsidRPr="000F70F1">
        <w:rPr>
          <w:lang w:val="en-AU"/>
        </w:rPr>
        <w:instrText xml:space="preserve"> ADDIN EN.CITE </w:instrText>
      </w:r>
      <w:r w:rsidR="004C0998" w:rsidRPr="000F70F1">
        <w:rPr>
          <w:lang w:val="en-AU"/>
        </w:rPr>
        <w:fldChar w:fldCharType="begin">
          <w:fldData xml:space="preserve">PEVuZE5vdGU+PENpdGU+PEF1dGhvcj5Gb3N0ZXI8L0F1dGhvcj48WWVhcj4yMDA1PC9ZZWFyPjxS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</w:fldData>
        </w:fldChar>
      </w:r>
      <w:r w:rsidR="004C0998" w:rsidRPr="000F70F1">
        <w:rPr>
          <w:lang w:val="en-AU"/>
        </w:rPr>
        <w:instrText xml:space="preserve"> ADDIN EN.CITE.DATA </w:instrText>
      </w:r>
      <w:r w:rsidR="004C0998" w:rsidRPr="000F70F1">
        <w:rPr>
          <w:lang w:val="en-AU"/>
        </w:rPr>
      </w:r>
      <w:r w:rsidR="004C0998" w:rsidRPr="000F70F1">
        <w:rPr>
          <w:lang w:val="en-AU"/>
        </w:rPr>
        <w:fldChar w:fldCharType="end"/>
      </w:r>
      <w:r w:rsidR="004C0998" w:rsidRPr="000F70F1">
        <w:rPr>
          <w:lang w:val="en-AU"/>
        </w:rPr>
      </w:r>
      <w:r w:rsidR="004C0998" w:rsidRPr="000F70F1">
        <w:rPr>
          <w:lang w:val="en-AU"/>
        </w:rPr>
        <w:fldChar w:fldCharType="separate"/>
      </w:r>
      <w:r w:rsidR="004C0998" w:rsidRPr="000F70F1">
        <w:rPr>
          <w:noProof/>
          <w:lang w:val="en-AU"/>
        </w:rPr>
        <w:t>(</w:t>
      </w:r>
      <w:hyperlink w:anchor="_ENREF_26" w:tooltip="Foster, 2005 #33142" w:history="1">
        <w:r w:rsidR="00917CCE" w:rsidRPr="000F70F1">
          <w:rPr>
            <w:noProof/>
            <w:lang w:val="en-AU"/>
          </w:rPr>
          <w:t>Foster &amp; Jones, 2005</w:t>
        </w:r>
      </w:hyperlink>
      <w:r w:rsidR="004C0998" w:rsidRPr="000F70F1">
        <w:rPr>
          <w:noProof/>
          <w:lang w:val="en-AU"/>
        </w:rPr>
        <w:t>)</w:t>
      </w:r>
      <w:r w:rsidR="004C0998" w:rsidRPr="000F70F1">
        <w:rPr>
          <w:lang w:val="en-AU"/>
        </w:rPr>
        <w:fldChar w:fldCharType="end"/>
      </w:r>
      <w:r w:rsidR="0042405D" w:rsidRPr="000F70F1">
        <w:rPr>
          <w:lang w:val="en-AU"/>
        </w:rPr>
        <w:t xml:space="preserve">. School costs accounted for the highest proportion </w:t>
      </w:r>
      <w:r w:rsidR="00AE6B12" w:rsidRPr="000F70F1">
        <w:rPr>
          <w:lang w:val="en-AU"/>
        </w:rPr>
        <w:t xml:space="preserve">of total cost </w:t>
      </w:r>
      <w:r w:rsidR="0042405D" w:rsidRPr="000F70F1">
        <w:rPr>
          <w:lang w:val="en-AU"/>
        </w:rPr>
        <w:t>and were six times those for children</w:t>
      </w:r>
      <w:r w:rsidR="00222EDC">
        <w:rPr>
          <w:lang w:val="en-AU"/>
        </w:rPr>
        <w:t xml:space="preserve"> without CD</w:t>
      </w:r>
      <w:r w:rsidR="0042405D" w:rsidRPr="000F70F1">
        <w:rPr>
          <w:lang w:val="en-AU"/>
        </w:rPr>
        <w:t>. Next highest were costs to the justice system which accounted for 20% of the total cos</w:t>
      </w:r>
      <w:r w:rsidR="00AE6B12" w:rsidRPr="000F70F1">
        <w:rPr>
          <w:lang w:val="en-AU"/>
        </w:rPr>
        <w:t>t</w:t>
      </w:r>
      <w:r w:rsidR="0042405D" w:rsidRPr="000F70F1">
        <w:rPr>
          <w:lang w:val="en-AU"/>
        </w:rPr>
        <w:t xml:space="preserve"> </w:t>
      </w:r>
      <w:r w:rsidR="004C0998" w:rsidRPr="000F70F1">
        <w:rPr>
          <w:lang w:val="en-AU"/>
        </w:rPr>
        <w:fldChar w:fldCharType="begin">
          <w:fldData xml:space="preserve">PEVuZE5vdGU+PENpdGU+PEF1dGhvcj5Gb3N0ZXI8L0F1dGhvcj48WWVhcj4yMDA1PC9ZZWFyPjxS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</w:fldData>
        </w:fldChar>
      </w:r>
      <w:r w:rsidR="004C0998" w:rsidRPr="000F70F1">
        <w:rPr>
          <w:lang w:val="en-AU"/>
        </w:rPr>
        <w:instrText xml:space="preserve"> ADDIN EN.CITE </w:instrText>
      </w:r>
      <w:r w:rsidR="004C0998" w:rsidRPr="000F70F1">
        <w:rPr>
          <w:lang w:val="en-AU"/>
        </w:rPr>
        <w:fldChar w:fldCharType="begin">
          <w:fldData xml:space="preserve">PEVuZE5vdGU+PENpdGU+PEF1dGhvcj5Gb3N0ZXI8L0F1dGhvcj48WWVhcj4yMDA1PC9ZZWFyPjxS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</w:fldData>
        </w:fldChar>
      </w:r>
      <w:r w:rsidR="004C0998" w:rsidRPr="000F70F1">
        <w:rPr>
          <w:lang w:val="en-AU"/>
        </w:rPr>
        <w:instrText xml:space="preserve"> ADDIN EN.CITE.DATA </w:instrText>
      </w:r>
      <w:r w:rsidR="004C0998" w:rsidRPr="000F70F1">
        <w:rPr>
          <w:lang w:val="en-AU"/>
        </w:rPr>
      </w:r>
      <w:r w:rsidR="004C0998" w:rsidRPr="000F70F1">
        <w:rPr>
          <w:lang w:val="en-AU"/>
        </w:rPr>
        <w:fldChar w:fldCharType="end"/>
      </w:r>
      <w:r w:rsidR="004C0998" w:rsidRPr="000F70F1">
        <w:rPr>
          <w:lang w:val="en-AU"/>
        </w:rPr>
      </w:r>
      <w:r w:rsidR="004C0998" w:rsidRPr="000F70F1">
        <w:rPr>
          <w:lang w:val="en-AU"/>
        </w:rPr>
        <w:fldChar w:fldCharType="separate"/>
      </w:r>
      <w:r w:rsidR="004C0998" w:rsidRPr="000F70F1">
        <w:rPr>
          <w:noProof/>
          <w:lang w:val="en-AU"/>
        </w:rPr>
        <w:t>(</w:t>
      </w:r>
      <w:hyperlink w:anchor="_ENREF_26" w:tooltip="Foster, 2005 #33142" w:history="1">
        <w:r w:rsidR="00917CCE" w:rsidRPr="000F70F1">
          <w:rPr>
            <w:noProof/>
            <w:lang w:val="en-AU"/>
          </w:rPr>
          <w:t>Foster &amp; Jones, 2005</w:t>
        </w:r>
      </w:hyperlink>
      <w:r w:rsidR="004C0998" w:rsidRPr="000F70F1">
        <w:rPr>
          <w:noProof/>
          <w:lang w:val="en-AU"/>
        </w:rPr>
        <w:t>)</w:t>
      </w:r>
      <w:r w:rsidR="004C0998" w:rsidRPr="000F70F1">
        <w:rPr>
          <w:lang w:val="en-AU"/>
        </w:rPr>
        <w:fldChar w:fldCharType="end"/>
      </w:r>
      <w:r w:rsidR="0042405D" w:rsidRPr="000F70F1">
        <w:rPr>
          <w:lang w:val="en-AU"/>
        </w:rPr>
        <w:t xml:space="preserve">. </w:t>
      </w:r>
      <w:r w:rsidR="00222EDC">
        <w:rPr>
          <w:lang w:val="en-AU"/>
        </w:rPr>
        <w:t>The</w:t>
      </w:r>
      <w:r w:rsidR="005366DE" w:rsidRPr="000F70F1">
        <w:rPr>
          <w:lang w:val="en-AU"/>
        </w:rPr>
        <w:t xml:space="preserve"> top 10% </w:t>
      </w:r>
      <w:r w:rsidR="008278F5" w:rsidRPr="000F70F1">
        <w:rPr>
          <w:lang w:val="en-AU"/>
        </w:rPr>
        <w:t xml:space="preserve">of individuals </w:t>
      </w:r>
      <w:r w:rsidR="005366DE" w:rsidRPr="000F70F1">
        <w:rPr>
          <w:lang w:val="en-AU"/>
        </w:rPr>
        <w:t>account</w:t>
      </w:r>
      <w:r w:rsidR="00222EDC">
        <w:rPr>
          <w:lang w:val="en-AU"/>
        </w:rPr>
        <w:t>ed</w:t>
      </w:r>
      <w:r w:rsidR="005366DE" w:rsidRPr="000F70F1">
        <w:rPr>
          <w:lang w:val="en-AU"/>
        </w:rPr>
        <w:t xml:space="preserve"> for roughly half of all expenditure. Unexpectedly the presence of ADHD symptoms did not increase the public costs although the authors do raise questions around the validity of their data in this respect. </w:t>
      </w:r>
    </w:p>
    <w:p w14:paraId="6F66A4C9" w14:textId="5552274F" w:rsidR="005366DE" w:rsidRPr="000F70F1" w:rsidRDefault="005366DE" w:rsidP="005366DE">
      <w:pPr>
        <w:rPr>
          <w:lang w:val="en-AU"/>
        </w:rPr>
      </w:pPr>
      <w:r w:rsidRPr="000F70F1">
        <w:rPr>
          <w:lang w:val="en-AU"/>
        </w:rPr>
        <w:t xml:space="preserve">In a UK study costs for those with CD were again much higher than for those without </w:t>
      </w:r>
      <w:r w:rsidR="004C0998" w:rsidRPr="000F70F1">
        <w:rPr>
          <w:lang w:val="en-AU"/>
        </w:rPr>
        <w:fldChar w:fldCharType="begin"/>
      </w:r>
      <w:r w:rsidR="004C0998" w:rsidRPr="000F70F1">
        <w:rPr>
          <w:lang w:val="en-AU"/>
        </w:rPr>
        <w:instrText xml:space="preserve"> ADDIN EN.CITE &lt;EndNote&gt;&lt;Cite&gt;&lt;Author&gt;Romeo&lt;/Author&gt;&lt;Year&gt;2006&lt;/Year&gt;&lt;RecNum&gt;33143&lt;/RecNum&gt;&lt;DisplayText&gt;(Romeo, Knapp, &amp;amp; Scott, 2006)&lt;/DisplayText&gt;&lt;record&gt;&lt;rec-number&gt;33143&lt;/rec-number&gt;&lt;foreign-keys&gt;&lt;key app="EN" db-id="tw5sxtea5t5a9eex5pfxsapespe2aprrp9a2" timestamp="1552888709"&gt;33143&lt;/key&gt;&lt;/foreign-keys&gt;&lt;ref-type name="Journal Article"&gt;17&lt;/ref-type&gt;&lt;contributors&gt;&lt;authors&gt;&lt;author&gt;Romeo, R.&lt;/author&gt;&lt;author&gt;Knapp, M.&lt;/author&gt;&lt;author&gt;Scott, S.&lt;/author&gt;&lt;/authors&gt;&lt;/contributors&gt;&lt;auth-address&gt;Centre for the Economics of Mental Health Institute of Psychiatry, King&amp;apos;s College, London, UK.&lt;/auth-address&gt;&lt;titles&gt;&lt;title&gt;Economic cost of severe antisocial behaviour in children--and who pays it&lt;/title&gt;&lt;secondary-title&gt;Br J Psychiatry&lt;/secondary-title&gt;&lt;/titles&gt;&lt;periodical&gt;&lt;full-title&gt;Br J Psychiatry&lt;/full-title&gt;&lt;abbr-1&gt;The British journal of psychiatry : the journal of mental science&lt;/abbr-1&gt;&lt;/periodical&gt;&lt;pages&gt;547-53&lt;/pages&gt;&lt;volume&gt;188&lt;/volume&gt;&lt;keywords&gt;&lt;keyword&gt;Child&lt;/keyword&gt;&lt;keyword&gt;Child Behavior Disorders/*economics/therapy&lt;/keyword&gt;&lt;keyword&gt;Child Health Services/economics&lt;/keyword&gt;&lt;keyword&gt;Child, Preschool&lt;/keyword&gt;&lt;keyword&gt;*Cost of Illness&lt;/keyword&gt;&lt;keyword&gt;England&lt;/keyword&gt;&lt;keyword&gt;Female&lt;/keyword&gt;&lt;keyword&gt;Health Care Costs/statistics &amp;amp; numerical data&lt;/keyword&gt;&lt;keyword&gt;Humans&lt;/keyword&gt;&lt;keyword&gt;Male&lt;/keyword&gt;&lt;keyword&gt;Mental Health Services/economics&lt;/keyword&gt;&lt;keyword&gt;Psychometrics&lt;/keyword&gt;&lt;keyword&gt;State Medicine/economics&lt;/keyword&gt;&lt;keyword&gt;United Kingdom&lt;/keyword&gt;&lt;/keywords&gt;&lt;dates&gt;&lt;year&gt;2006&lt;/year&gt;&lt;pub-dates&gt;&lt;date&gt;Jun&lt;/date&gt;&lt;/pub-dates&gt;&lt;/dates&gt;&lt;isbn&gt;0007-1250 (Print)&amp;#xD;0007-1250 (Linking)&lt;/isbn&gt;&lt;accession-num&gt;16738345&lt;/accession-num&gt;&lt;urls&gt;&lt;related-urls&gt;&lt;url&gt;https://www.ncbi.nlm.nih.gov/pubmed/16738345&lt;/url&gt;&lt;/related-urls&gt;&lt;/urls&gt;&lt;electronic-resource-num&gt;10.1192/bjp.bp.104.007625&lt;/electronic-resource-num&gt;&lt;/record&gt;&lt;/Cite&gt;&lt;/EndNote&gt;</w:instrText>
      </w:r>
      <w:r w:rsidR="004C0998" w:rsidRPr="000F70F1">
        <w:rPr>
          <w:lang w:val="en-AU"/>
        </w:rPr>
        <w:fldChar w:fldCharType="separate"/>
      </w:r>
      <w:r w:rsidR="004C0998" w:rsidRPr="000F70F1">
        <w:rPr>
          <w:noProof/>
          <w:lang w:val="en-AU"/>
        </w:rPr>
        <w:t>(</w:t>
      </w:r>
      <w:hyperlink w:anchor="_ENREF_56" w:tooltip="Romeo, 2006 #33143" w:history="1">
        <w:r w:rsidR="00917CCE" w:rsidRPr="000F70F1">
          <w:rPr>
            <w:noProof/>
            <w:lang w:val="en-AU"/>
          </w:rPr>
          <w:t>Romeo, Knapp, &amp; Scott, 2006</w:t>
        </w:r>
      </w:hyperlink>
      <w:r w:rsidR="004C0998" w:rsidRPr="000F70F1">
        <w:rPr>
          <w:noProof/>
          <w:lang w:val="en-AU"/>
        </w:rPr>
        <w:t>)</w:t>
      </w:r>
      <w:r w:rsidR="004C0998" w:rsidRPr="000F70F1">
        <w:rPr>
          <w:lang w:val="en-AU"/>
        </w:rPr>
        <w:fldChar w:fldCharType="end"/>
      </w:r>
      <w:r w:rsidRPr="000F70F1">
        <w:rPr>
          <w:lang w:val="en-AU"/>
        </w:rPr>
        <w:t xml:space="preserve">. </w:t>
      </w:r>
      <w:r w:rsidR="00930BB8" w:rsidRPr="000F70F1">
        <w:rPr>
          <w:lang w:val="en-AU"/>
        </w:rPr>
        <w:t>Here the s</w:t>
      </w:r>
      <w:r w:rsidRPr="000F70F1">
        <w:rPr>
          <w:lang w:val="en-AU"/>
        </w:rPr>
        <w:t>ervice costs</w:t>
      </w:r>
      <w:r w:rsidR="00930BB8" w:rsidRPr="000F70F1">
        <w:rPr>
          <w:lang w:val="en-AU"/>
        </w:rPr>
        <w:t xml:space="preserve"> </w:t>
      </w:r>
      <w:r w:rsidRPr="000F70F1">
        <w:rPr>
          <w:lang w:val="en-AU"/>
        </w:rPr>
        <w:t>fell mainly to the health care system and</w:t>
      </w:r>
      <w:r w:rsidR="00930BB8" w:rsidRPr="000F70F1">
        <w:rPr>
          <w:lang w:val="en-AU"/>
        </w:rPr>
        <w:t xml:space="preserve"> </w:t>
      </w:r>
      <w:r w:rsidRPr="000F70F1">
        <w:rPr>
          <w:lang w:val="en-AU"/>
        </w:rPr>
        <w:t xml:space="preserve">education, but </w:t>
      </w:r>
      <w:r w:rsidR="00930BB8" w:rsidRPr="000F70F1">
        <w:rPr>
          <w:lang w:val="en-AU"/>
        </w:rPr>
        <w:t xml:space="preserve">importantly </w:t>
      </w:r>
      <w:r w:rsidRPr="000F70F1">
        <w:rPr>
          <w:lang w:val="en-AU"/>
        </w:rPr>
        <w:t>nonservice family-borne costs</w:t>
      </w:r>
      <w:r w:rsidR="00930BB8" w:rsidRPr="000F70F1">
        <w:rPr>
          <w:lang w:val="en-AU"/>
        </w:rPr>
        <w:t xml:space="preserve"> </w:t>
      </w:r>
      <w:r w:rsidRPr="000F70F1">
        <w:rPr>
          <w:lang w:val="en-AU"/>
        </w:rPr>
        <w:t>(</w:t>
      </w:r>
      <w:r w:rsidR="00930BB8" w:rsidRPr="000F70F1">
        <w:rPr>
          <w:lang w:val="en-AU"/>
        </w:rPr>
        <w:t xml:space="preserve">e.g. </w:t>
      </w:r>
      <w:r w:rsidRPr="000F70F1">
        <w:rPr>
          <w:lang w:val="en-AU"/>
        </w:rPr>
        <w:t>time taken off work, additional time spent preparing</w:t>
      </w:r>
      <w:r w:rsidR="00930BB8" w:rsidRPr="000F70F1">
        <w:rPr>
          <w:lang w:val="en-AU"/>
        </w:rPr>
        <w:t xml:space="preserve"> </w:t>
      </w:r>
      <w:r w:rsidRPr="000F70F1">
        <w:rPr>
          <w:lang w:val="en-AU"/>
        </w:rPr>
        <w:t>meals, shopping, cleaning) far outweighed the</w:t>
      </w:r>
      <w:r w:rsidR="00930BB8" w:rsidRPr="000F70F1">
        <w:rPr>
          <w:lang w:val="en-AU"/>
        </w:rPr>
        <w:t xml:space="preserve"> </w:t>
      </w:r>
      <w:r w:rsidRPr="000F70F1">
        <w:rPr>
          <w:lang w:val="en-AU"/>
        </w:rPr>
        <w:t xml:space="preserve">service-related costs at 78% of the total. </w:t>
      </w:r>
    </w:p>
    <w:p w14:paraId="6BF5FF8B" w14:textId="28668356" w:rsidR="00F139A5" w:rsidRPr="000F70F1" w:rsidRDefault="00F139A5" w:rsidP="00F139A5">
      <w:pPr>
        <w:pStyle w:val="Heading2"/>
        <w:rPr>
          <w:lang w:val="en-AU"/>
        </w:rPr>
      </w:pPr>
      <w:r w:rsidRPr="000F70F1">
        <w:rPr>
          <w:lang w:val="en-AU"/>
        </w:rPr>
        <w:t>Anxiety Disorders</w:t>
      </w:r>
    </w:p>
    <w:p w14:paraId="2C834671" w14:textId="4C1EAC4C" w:rsidR="009B2B50" w:rsidRPr="000F70F1" w:rsidRDefault="007C4D17" w:rsidP="009A30A8">
      <w:pPr>
        <w:rPr>
          <w:rFonts w:ascii="Times New Roman" w:hAnsi="Times New Roman" w:cs="Times New Roman"/>
          <w:sz w:val="24"/>
          <w:szCs w:val="24"/>
          <w:lang w:val="en-AU"/>
        </w:rPr>
      </w:pPr>
      <w:r>
        <w:rPr>
          <w:lang w:val="en-AU"/>
        </w:rPr>
        <w:t xml:space="preserve">Anxiety disorders have </w:t>
      </w:r>
      <w:r w:rsidR="00C417F9" w:rsidRPr="000F70F1">
        <w:rPr>
          <w:lang w:val="en-AU"/>
        </w:rPr>
        <w:t xml:space="preserve">high prevalence </w:t>
      </w:r>
      <w:r>
        <w:rPr>
          <w:lang w:val="en-AU"/>
        </w:rPr>
        <w:t xml:space="preserve">in children </w:t>
      </w:r>
      <w:r w:rsidR="00C417F9" w:rsidRPr="000F70F1">
        <w:rPr>
          <w:lang w:val="en-AU"/>
        </w:rPr>
        <w:t xml:space="preserve">(7.6%) </w:t>
      </w:r>
      <w:r w:rsidR="00AF0826" w:rsidRPr="000F70F1">
        <w:rPr>
          <w:lang w:val="en-AU"/>
        </w:rPr>
        <w:t>c</w:t>
      </w:r>
      <w:r w:rsidR="00C417F9" w:rsidRPr="000F70F1">
        <w:rPr>
          <w:lang w:val="en-AU"/>
        </w:rPr>
        <w:t>ompared to the other disorders highlighted in this review</w:t>
      </w:r>
      <w:r>
        <w:rPr>
          <w:lang w:val="en-AU"/>
        </w:rPr>
        <w:t>, however</w:t>
      </w:r>
      <w:r w:rsidR="00C417F9" w:rsidRPr="000F70F1">
        <w:rPr>
          <w:lang w:val="en-AU"/>
        </w:rPr>
        <w:t xml:space="preserve"> there are far fewer data available to assess the</w:t>
      </w:r>
      <w:r>
        <w:rPr>
          <w:lang w:val="en-AU"/>
        </w:rPr>
        <w:t>ir</w:t>
      </w:r>
      <w:r w:rsidR="00C417F9" w:rsidRPr="000F70F1">
        <w:rPr>
          <w:lang w:val="en-AU"/>
        </w:rPr>
        <w:t xml:space="preserve"> economic impact. Beecham </w:t>
      </w:r>
      <w:r w:rsidR="004C0998" w:rsidRPr="000F70F1">
        <w:rPr>
          <w:lang w:val="en-AU"/>
        </w:rPr>
        <w:fldChar w:fldCharType="begin"/>
      </w:r>
      <w:r w:rsidR="004C0998" w:rsidRPr="000F70F1">
        <w:rPr>
          <w:lang w:val="en-AU"/>
        </w:rPr>
        <w:instrText xml:space="preserve"> ADDIN EN.CITE &lt;EndNote&gt;&lt;Cite ExcludeAuth="1"&gt;&lt;Author&gt;Beecham&lt;/Author&gt;&lt;Year&gt;2014&lt;/Year&gt;&lt;RecNum&gt;7814&lt;/RecNum&gt;&lt;DisplayText&gt;(2014)&lt;/DisplayText&gt;&lt;record&gt;&lt;rec-number&gt;7814&lt;/rec-number&gt;&lt;foreign-keys&gt;&lt;key app="EN" db-id="tw5sxtea5t5a9eex5pfxsapespe2aprrp9a2" timestamp="1404049804"&gt;7814&lt;/key&gt;&lt;/foreign-keys&gt;&lt;ref-type name="Journal Article"&gt;17&lt;/ref-type&gt;&lt;contributors&gt;&lt;authors&gt;&lt;author&gt;Beecham, J.&lt;/author&gt;&lt;/authors&gt;&lt;/contributors&gt;&lt;auth-address&gt;Personal Social Services Research Unit, University of Kent, Canterbury, UK; London School of Economics and Political Science, Canterbury, UK.&lt;/auth-address&gt;&lt;titles&gt;&lt;title&gt;Annual research review: Child and adolescent mental health interventions: a review of progress in economic studies across different disorders&lt;/title&gt;&lt;secondary-title&gt;J Child Psychol Psychiatry&lt;/secondary-title&gt;&lt;alt-title&gt;Journal of child psychology and psychiatry, and allied disciplines&lt;/alt-title&gt;&lt;/titles&gt;&lt;periodical&gt;&lt;full-title&gt;J Child Psychol Psychiatry&lt;/full-title&gt;&lt;abbr-1&gt;Journal of child psychology and psychiatry, and allied disciplines&lt;/abbr-1&gt;&lt;/periodical&gt;&lt;alt-periodical&gt;&lt;full-title&gt;J Child Psychol Psychiatry&lt;/full-title&gt;&lt;abbr-1&gt;Journal of child psychology and psychiatry, and allied disciplines&lt;/abbr-1&gt;&lt;/alt-periodical&gt;&lt;pages&gt;714-32&lt;/pages&gt;&lt;volume&gt;55&lt;/volume&gt;&lt;number&gt;6&lt;/number&gt;&lt;dates&gt;&lt;year&gt;2014&lt;/year&gt;&lt;pub-dates&gt;&lt;date&gt;Jun&lt;/date&gt;&lt;/pub-dates&gt;&lt;/dates&gt;&lt;isbn&gt;1469-7610 (Electronic)&amp;#xD;0021-9630 (Linking)&lt;/isbn&gt;&lt;accession-num&gt;24580503&lt;/accession-num&gt;&lt;urls&gt;&lt;related-urls&gt;&lt;url&gt;http://www.ncbi.nlm.nih.gov/pubmed/24580503&lt;/url&gt;&lt;/related-urls&gt;&lt;/urls&gt;&lt;electronic-resource-num&gt;10.1111/jcpp.12216&lt;/electronic-resource-num&gt;&lt;/record&gt;&lt;/Cite&gt;&lt;/EndNote&gt;</w:instrText>
      </w:r>
      <w:r w:rsidR="004C0998" w:rsidRPr="000F70F1">
        <w:rPr>
          <w:lang w:val="en-AU"/>
        </w:rPr>
        <w:fldChar w:fldCharType="separate"/>
      </w:r>
      <w:r w:rsidR="004C0998" w:rsidRPr="000F70F1">
        <w:rPr>
          <w:noProof/>
          <w:lang w:val="en-AU"/>
        </w:rPr>
        <w:t>(</w:t>
      </w:r>
      <w:hyperlink w:anchor="_ENREF_4" w:tooltip="Beecham, 2014 #7814" w:history="1">
        <w:r w:rsidR="00917CCE" w:rsidRPr="000F70F1">
          <w:rPr>
            <w:noProof/>
            <w:lang w:val="en-AU"/>
          </w:rPr>
          <w:t>2014</w:t>
        </w:r>
      </w:hyperlink>
      <w:r w:rsidR="004C0998" w:rsidRPr="000F70F1">
        <w:rPr>
          <w:noProof/>
          <w:lang w:val="en-AU"/>
        </w:rPr>
        <w:t>)</w:t>
      </w:r>
      <w:r w:rsidR="004C0998" w:rsidRPr="000F70F1">
        <w:rPr>
          <w:lang w:val="en-AU"/>
        </w:rPr>
        <w:fldChar w:fldCharType="end"/>
      </w:r>
      <w:r w:rsidR="00C417F9" w:rsidRPr="000F70F1">
        <w:rPr>
          <w:lang w:val="en-AU"/>
        </w:rPr>
        <w:t xml:space="preserve"> identified only one study that investigated cost of illness estimates for young people with anxiety and these estimates were calculated from a small sample (N = 118) of anxious youth aged 8 – 18 years). </w:t>
      </w:r>
      <w:r w:rsidR="00C417F9" w:rsidRPr="00D23694">
        <w:rPr>
          <w:lang w:val="en-AU"/>
        </w:rPr>
        <w:t xml:space="preserve">This Dutch cost of illness study focused on </w:t>
      </w:r>
      <w:r w:rsidR="000273C4" w:rsidRPr="00D23694">
        <w:rPr>
          <w:lang w:val="en-AU"/>
        </w:rPr>
        <w:t>assessed the m</w:t>
      </w:r>
      <w:r w:rsidR="00C417F9" w:rsidRPr="00D23694">
        <w:rPr>
          <w:lang w:val="en-AU"/>
        </w:rPr>
        <w:t>ean</w:t>
      </w:r>
      <w:r w:rsidR="000273C4" w:rsidRPr="00D23694">
        <w:rPr>
          <w:lang w:val="en-AU"/>
        </w:rPr>
        <w:t xml:space="preserve"> </w:t>
      </w:r>
      <w:r w:rsidR="00C417F9" w:rsidRPr="00D23694">
        <w:rPr>
          <w:lang w:val="en-AU"/>
        </w:rPr>
        <w:t xml:space="preserve">annual costs per child </w:t>
      </w:r>
      <w:r w:rsidR="000273C4" w:rsidRPr="00D23694">
        <w:rPr>
          <w:lang w:val="en-AU"/>
        </w:rPr>
        <w:t>as</w:t>
      </w:r>
      <w:r w:rsidR="00C417F9" w:rsidRPr="00D23694">
        <w:rPr>
          <w:lang w:val="en-AU"/>
        </w:rPr>
        <w:t xml:space="preserve"> €2,748 per </w:t>
      </w:r>
      <w:r w:rsidR="00C417F9" w:rsidRPr="00D23694">
        <w:rPr>
          <w:lang w:val="en-AU"/>
        </w:rPr>
        <w:lastRenderedPageBreak/>
        <w:t>annum</w:t>
      </w:r>
      <w:r w:rsidR="000273C4" w:rsidRPr="00D23694">
        <w:rPr>
          <w:lang w:val="en-AU"/>
        </w:rPr>
        <w:t xml:space="preserve"> (2003 prices</w:t>
      </w:r>
      <w:r w:rsidR="00B846C4" w:rsidRPr="00D23694">
        <w:rPr>
          <w:lang w:val="en-AU"/>
        </w:rPr>
        <w:t>, $AU6,307 in 2018</w:t>
      </w:r>
      <w:r w:rsidR="000273C4" w:rsidRPr="00D23694">
        <w:rPr>
          <w:lang w:val="en-AU"/>
        </w:rPr>
        <w:t>)</w:t>
      </w:r>
      <w:r w:rsidR="00C417F9" w:rsidRPr="00D23694">
        <w:rPr>
          <w:lang w:val="en-AU"/>
        </w:rPr>
        <w:t xml:space="preserve"> for</w:t>
      </w:r>
      <w:r w:rsidR="000273C4" w:rsidRPr="00D23694">
        <w:rPr>
          <w:lang w:val="en-AU"/>
        </w:rPr>
        <w:t xml:space="preserve"> </w:t>
      </w:r>
      <w:r w:rsidR="00C417F9" w:rsidRPr="00D23694">
        <w:rPr>
          <w:lang w:val="en-AU"/>
        </w:rPr>
        <w:t>direct health care, direct nonmedical care, and</w:t>
      </w:r>
      <w:r w:rsidR="000273C4" w:rsidRPr="00D23694">
        <w:rPr>
          <w:lang w:val="en-AU"/>
        </w:rPr>
        <w:t xml:space="preserve"> </w:t>
      </w:r>
      <w:r w:rsidR="00C417F9" w:rsidRPr="00D23694">
        <w:rPr>
          <w:lang w:val="en-AU"/>
        </w:rPr>
        <w:t>indirect and out-</w:t>
      </w:r>
      <w:r w:rsidR="000273C4" w:rsidRPr="00D23694">
        <w:rPr>
          <w:lang w:val="en-AU"/>
        </w:rPr>
        <w:t xml:space="preserve">of-pocket expenses </w:t>
      </w:r>
      <w:r w:rsidR="004C0998" w:rsidRPr="00D23694">
        <w:rPr>
          <w:lang w:val="en-AU"/>
        </w:rPr>
        <w:fldChar w:fldCharType="begin">
          <w:fldData xml:space="preserve">PEVuZE5vdGU+PENpdGU+PEF1dGhvcj5Cb2RkZW48L0F1dGhvcj48WWVhcj4yMDA4PC9ZZWFyPjxS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</w:fldData>
        </w:fldChar>
      </w:r>
      <w:r w:rsidR="004C0998" w:rsidRPr="00D23694">
        <w:rPr>
          <w:lang w:val="en-AU"/>
        </w:rPr>
        <w:instrText xml:space="preserve"> ADDIN EN.CITE </w:instrText>
      </w:r>
      <w:r w:rsidR="004C0998" w:rsidRPr="00D23694">
        <w:rPr>
          <w:lang w:val="en-AU"/>
        </w:rPr>
        <w:fldChar w:fldCharType="begin">
          <w:fldData xml:space="preserve">PEVuZE5vdGU+PENpdGU+PEF1dGhvcj5Cb2RkZW48L0F1dGhvcj48WWVhcj4yMDA4PC9ZZWFyPjxS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</w:fldData>
        </w:fldChar>
      </w:r>
      <w:r w:rsidR="004C0998" w:rsidRPr="00D23694">
        <w:rPr>
          <w:lang w:val="en-AU"/>
        </w:rPr>
        <w:instrText xml:space="preserve"> ADDIN EN.CITE.DATA </w:instrText>
      </w:r>
      <w:r w:rsidR="004C0998" w:rsidRPr="00D23694">
        <w:rPr>
          <w:lang w:val="en-AU"/>
        </w:rPr>
      </w:r>
      <w:r w:rsidR="004C0998" w:rsidRPr="00D23694">
        <w:rPr>
          <w:lang w:val="en-AU"/>
        </w:rPr>
        <w:fldChar w:fldCharType="end"/>
      </w:r>
      <w:r w:rsidR="004C0998" w:rsidRPr="00D23694">
        <w:rPr>
          <w:lang w:val="en-AU"/>
        </w:rPr>
      </w:r>
      <w:r w:rsidR="004C0998" w:rsidRPr="00D23694">
        <w:rPr>
          <w:lang w:val="en-AU"/>
        </w:rPr>
        <w:fldChar w:fldCharType="separate"/>
      </w:r>
      <w:r w:rsidR="004C0998" w:rsidRPr="00D23694">
        <w:rPr>
          <w:noProof/>
          <w:lang w:val="en-AU"/>
        </w:rPr>
        <w:t>(</w:t>
      </w:r>
      <w:hyperlink w:anchor="_ENREF_5" w:tooltip="Bodden, 2008 #33149" w:history="1">
        <w:r w:rsidR="00917CCE" w:rsidRPr="00D23694">
          <w:rPr>
            <w:noProof/>
            <w:lang w:val="en-AU"/>
          </w:rPr>
          <w:t>Bodden, Dirksen, &amp; Bogels, 2008</w:t>
        </w:r>
      </w:hyperlink>
      <w:r w:rsidR="004C0998" w:rsidRPr="00D23694">
        <w:rPr>
          <w:noProof/>
          <w:lang w:val="en-AU"/>
        </w:rPr>
        <w:t>)</w:t>
      </w:r>
      <w:r w:rsidR="004C0998" w:rsidRPr="00D23694">
        <w:rPr>
          <w:lang w:val="en-AU"/>
        </w:rPr>
        <w:fldChar w:fldCharType="end"/>
      </w:r>
      <w:r w:rsidR="000273C4" w:rsidRPr="005D3AF6">
        <w:rPr>
          <w:lang w:val="en-AU"/>
        </w:rPr>
        <w:t>.</w:t>
      </w:r>
      <w:r w:rsidR="000273C4" w:rsidRPr="000F70F1">
        <w:rPr>
          <w:lang w:val="en-AU"/>
        </w:rPr>
        <w:t xml:space="preserve"> Inpatient care, day treatment, and parental productivity losses each contributed around a quarter to the total costs. </w:t>
      </w:r>
      <w:r w:rsidR="000273C4" w:rsidRPr="00D23694">
        <w:rPr>
          <w:lang w:val="en-AU"/>
        </w:rPr>
        <w:t xml:space="preserve">The annual national cost </w:t>
      </w:r>
      <w:r w:rsidR="009A30A8" w:rsidRPr="00D23694">
        <w:rPr>
          <w:lang w:val="en-AU"/>
        </w:rPr>
        <w:t xml:space="preserve">at 2003 prices </w:t>
      </w:r>
      <w:r w:rsidR="000273C4" w:rsidRPr="00D23694">
        <w:rPr>
          <w:lang w:val="en-AU"/>
        </w:rPr>
        <w:t>was calculated to be</w:t>
      </w:r>
      <w:r w:rsidR="009A30A8" w:rsidRPr="00D23694">
        <w:rPr>
          <w:lang w:val="en-AU"/>
        </w:rPr>
        <w:t xml:space="preserve"> </w:t>
      </w:r>
      <w:r w:rsidR="000273C4" w:rsidRPr="00D23694">
        <w:rPr>
          <w:lang w:val="en-AU"/>
        </w:rPr>
        <w:t>€20</w:t>
      </w:r>
      <w:r w:rsidR="00EB0EB2" w:rsidRPr="00D23694">
        <w:rPr>
          <w:lang w:val="en-AU"/>
        </w:rPr>
        <w:t>.3 million (</w:t>
      </w:r>
      <w:r w:rsidR="00B846C4" w:rsidRPr="00D23694">
        <w:rPr>
          <w:lang w:val="en-AU"/>
        </w:rPr>
        <w:t>$AU46.6 million in 2018)</w:t>
      </w:r>
      <w:r w:rsidR="000273C4" w:rsidRPr="00D23694">
        <w:rPr>
          <w:lang w:val="en-AU"/>
        </w:rPr>
        <w:t>.</w:t>
      </w:r>
      <w:r w:rsidR="000273C4" w:rsidRPr="007C0BCD">
        <w:rPr>
          <w:lang w:val="en-AU"/>
        </w:rPr>
        <w:t xml:space="preserve"> </w:t>
      </w:r>
      <w:r w:rsidR="009A30A8" w:rsidRPr="000F70F1">
        <w:rPr>
          <w:lang w:val="en-AU"/>
        </w:rPr>
        <w:t xml:space="preserve">Knapp et al </w:t>
      </w:r>
      <w:r w:rsidR="004C0998" w:rsidRPr="000F70F1">
        <w:rPr>
          <w:lang w:val="en-AU"/>
        </w:rPr>
        <w:fldChar w:fldCharType="begin">
          <w:fldData xml:space="preserve">PEVuZE5vdGU+PENpdGUgRXhjbHVkZUF1dGg9IjEiPjxBdXRob3I+S25hcHA8L0F1dGhvcj48WWVh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</w:fldData>
        </w:fldChar>
      </w:r>
      <w:r w:rsidR="004C0998" w:rsidRPr="000F70F1">
        <w:rPr>
          <w:lang w:val="en-AU"/>
        </w:rPr>
        <w:instrText xml:space="preserve"> ADDIN EN.CITE </w:instrText>
      </w:r>
      <w:r w:rsidR="004C0998" w:rsidRPr="000F70F1">
        <w:rPr>
          <w:lang w:val="en-AU"/>
        </w:rPr>
        <w:fldChar w:fldCharType="begin">
          <w:fldData xml:space="preserve">PEVuZE5vdGU+PENpdGUgRXhjbHVkZUF1dGg9IjEiPjxBdXRob3I+S25hcHA8L0F1dGhvcj48WWVh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</w:fldData>
        </w:fldChar>
      </w:r>
      <w:r w:rsidR="004C0998" w:rsidRPr="000F70F1">
        <w:rPr>
          <w:lang w:val="en-AU"/>
        </w:rPr>
        <w:instrText xml:space="preserve"> ADDIN EN.CITE.DATA </w:instrText>
      </w:r>
      <w:r w:rsidR="004C0998" w:rsidRPr="000F70F1">
        <w:rPr>
          <w:lang w:val="en-AU"/>
        </w:rPr>
      </w:r>
      <w:r w:rsidR="004C0998" w:rsidRPr="000F70F1">
        <w:rPr>
          <w:lang w:val="en-AU"/>
        </w:rPr>
        <w:fldChar w:fldCharType="end"/>
      </w:r>
      <w:r w:rsidR="004C0998" w:rsidRPr="000F70F1">
        <w:rPr>
          <w:lang w:val="en-AU"/>
        </w:rPr>
      </w:r>
      <w:r w:rsidR="004C0998" w:rsidRPr="000F70F1">
        <w:rPr>
          <w:lang w:val="en-AU"/>
        </w:rPr>
        <w:fldChar w:fldCharType="separate"/>
      </w:r>
      <w:r w:rsidR="004C0998" w:rsidRPr="000F70F1">
        <w:rPr>
          <w:noProof/>
          <w:lang w:val="en-AU"/>
        </w:rPr>
        <w:t>(</w:t>
      </w:r>
      <w:hyperlink w:anchor="_ENREF_37" w:tooltip="Knapp, 2011 #1661" w:history="1">
        <w:r w:rsidR="00917CCE" w:rsidRPr="000F70F1">
          <w:rPr>
            <w:noProof/>
            <w:lang w:val="en-AU"/>
          </w:rPr>
          <w:t>2011</w:t>
        </w:r>
      </w:hyperlink>
      <w:r w:rsidR="004C0998" w:rsidRPr="000F70F1">
        <w:rPr>
          <w:noProof/>
          <w:lang w:val="en-AU"/>
        </w:rPr>
        <w:t>)</w:t>
      </w:r>
      <w:r w:rsidR="004C0998" w:rsidRPr="000F70F1">
        <w:rPr>
          <w:lang w:val="en-AU"/>
        </w:rPr>
        <w:fldChar w:fldCharType="end"/>
      </w:r>
      <w:r w:rsidR="009A30A8" w:rsidRPr="000F70F1">
        <w:rPr>
          <w:lang w:val="en-AU"/>
        </w:rPr>
        <w:t xml:space="preserve"> identified that </w:t>
      </w:r>
      <w:r w:rsidR="000273C4" w:rsidRPr="000F70F1">
        <w:rPr>
          <w:lang w:val="en-AU"/>
        </w:rPr>
        <w:t>childhood anxiety problems</w:t>
      </w:r>
      <w:r w:rsidR="009A30A8" w:rsidRPr="000F70F1">
        <w:rPr>
          <w:lang w:val="en-AU"/>
        </w:rPr>
        <w:t xml:space="preserve"> were</w:t>
      </w:r>
      <w:r w:rsidR="000273C4" w:rsidRPr="000F70F1">
        <w:rPr>
          <w:lang w:val="en-AU"/>
        </w:rPr>
        <w:t xml:space="preserve"> associated</w:t>
      </w:r>
      <w:r w:rsidR="009A30A8" w:rsidRPr="000F70F1">
        <w:rPr>
          <w:lang w:val="en-AU"/>
        </w:rPr>
        <w:t xml:space="preserve"> </w:t>
      </w:r>
      <w:r w:rsidR="000273C4" w:rsidRPr="000F70F1">
        <w:rPr>
          <w:lang w:val="en-AU"/>
        </w:rPr>
        <w:t>with lower income at age 30 but not with being</w:t>
      </w:r>
      <w:r w:rsidR="009A30A8" w:rsidRPr="000F70F1">
        <w:rPr>
          <w:lang w:val="en-AU"/>
        </w:rPr>
        <w:t xml:space="preserve"> </w:t>
      </w:r>
      <w:r w:rsidR="000273C4" w:rsidRPr="000F70F1">
        <w:rPr>
          <w:lang w:val="en-AU"/>
        </w:rPr>
        <w:t>employed or occupational status.</w:t>
      </w:r>
      <w:r w:rsidR="009A30A8" w:rsidRPr="000F70F1">
        <w:rPr>
          <w:lang w:val="en-AU"/>
        </w:rPr>
        <w:t xml:space="preserve"> </w:t>
      </w:r>
    </w:p>
    <w:p w14:paraId="7576DCC5" w14:textId="77777777" w:rsidR="005B3293" w:rsidRPr="000F70F1" w:rsidRDefault="005B3293" w:rsidP="005B3293">
      <w:pPr>
        <w:rPr>
          <w:rFonts w:ascii="Times New Roman" w:hAnsi="Times New Roman" w:cs="Times New Roman"/>
          <w:sz w:val="24"/>
          <w:szCs w:val="24"/>
          <w:lang w:val="en-AU"/>
        </w:rPr>
      </w:pPr>
    </w:p>
    <w:p w14:paraId="6C005CDD" w14:textId="77777777" w:rsidR="009B2B50" w:rsidRPr="000F70F1" w:rsidRDefault="009B2B50" w:rsidP="009B2B50">
      <w:pPr>
        <w:pStyle w:val="Heading1"/>
        <w:rPr>
          <w:lang w:val="en-AU"/>
        </w:rPr>
      </w:pPr>
      <w:r w:rsidRPr="000F70F1">
        <w:rPr>
          <w:lang w:val="en-AU"/>
        </w:rPr>
        <w:t>Effectiveness &amp; cost of current programs and supports</w:t>
      </w:r>
    </w:p>
    <w:p w14:paraId="64F76851" w14:textId="131C3ED5" w:rsidR="00514494" w:rsidRPr="000F70F1" w:rsidRDefault="00514494" w:rsidP="005B3293">
      <w:pPr>
        <w:pStyle w:val="BodyText"/>
        <w:spacing w:before="220" w:line="290" w:lineRule="atLeast"/>
        <w:rPr>
          <w:lang w:val="en-AU"/>
        </w:rPr>
      </w:pPr>
      <w:r w:rsidRPr="000F70F1">
        <w:rPr>
          <w:lang w:val="en-AU"/>
        </w:rPr>
        <w:t>There are currently no Australian evidence</w:t>
      </w:r>
      <w:r w:rsidR="007C0BCD">
        <w:rPr>
          <w:lang w:val="en-AU"/>
        </w:rPr>
        <w:t>-</w:t>
      </w:r>
      <w:r w:rsidRPr="000F70F1">
        <w:rPr>
          <w:lang w:val="en-AU"/>
        </w:rPr>
        <w:t xml:space="preserve">based guidelines for </w:t>
      </w:r>
      <w:r w:rsidR="004C0998" w:rsidRPr="000F70F1">
        <w:rPr>
          <w:lang w:val="en-AU"/>
        </w:rPr>
        <w:t xml:space="preserve">the assessment and management of </w:t>
      </w:r>
      <w:r w:rsidRPr="000F70F1">
        <w:rPr>
          <w:lang w:val="en-AU"/>
        </w:rPr>
        <w:t>ADHD</w:t>
      </w:r>
      <w:r w:rsidR="004C0998" w:rsidRPr="000F70F1">
        <w:rPr>
          <w:lang w:val="en-AU"/>
        </w:rPr>
        <w:t>, CD or anxiety disorders arising in childhood</w:t>
      </w:r>
      <w:r w:rsidRPr="000F70F1">
        <w:rPr>
          <w:lang w:val="en-AU"/>
        </w:rPr>
        <w:t xml:space="preserve">. </w:t>
      </w:r>
      <w:r w:rsidR="00450235" w:rsidRPr="000F70F1">
        <w:rPr>
          <w:lang w:val="en-AU"/>
        </w:rPr>
        <w:t xml:space="preserve">Autism CRC with the financial support of the National Disability Insurance Agency (NDIA) has published Australian guidelines for the assessment and diagnosis of Autism but we are unaware of any Australian guidelines for treatment. </w:t>
      </w:r>
      <w:r w:rsidR="0069212B" w:rsidRPr="000F70F1">
        <w:rPr>
          <w:lang w:val="en-AU"/>
        </w:rPr>
        <w:t xml:space="preserve">Australian </w:t>
      </w:r>
      <w:r w:rsidR="004C0998" w:rsidRPr="000F70F1">
        <w:rPr>
          <w:lang w:val="en-AU"/>
        </w:rPr>
        <w:t>ADHD g</w:t>
      </w:r>
      <w:r w:rsidRPr="000F70F1">
        <w:rPr>
          <w:lang w:val="en-AU"/>
        </w:rPr>
        <w:t>uidelines were developed in 2008 however these were not officially endorsed or implemented. There are however several well</w:t>
      </w:r>
      <w:r w:rsidR="00F67912">
        <w:rPr>
          <w:lang w:val="en-AU"/>
        </w:rPr>
        <w:t>-</w:t>
      </w:r>
      <w:r w:rsidRPr="000F70F1">
        <w:rPr>
          <w:lang w:val="en-AU"/>
        </w:rPr>
        <w:t xml:space="preserve">developed </w:t>
      </w:r>
      <w:r w:rsidR="00E36F7F" w:rsidRPr="000F70F1">
        <w:rPr>
          <w:lang w:val="en-AU"/>
        </w:rPr>
        <w:t>evidence-based</w:t>
      </w:r>
      <w:r w:rsidRPr="000F70F1">
        <w:rPr>
          <w:lang w:val="en-AU"/>
        </w:rPr>
        <w:t xml:space="preserve"> guidelines from Europe and North America. These </w:t>
      </w:r>
      <w:r w:rsidR="00450235" w:rsidRPr="000F70F1">
        <w:rPr>
          <w:lang w:val="en-AU"/>
        </w:rPr>
        <w:t xml:space="preserve">generally </w:t>
      </w:r>
      <w:r w:rsidRPr="000F70F1">
        <w:rPr>
          <w:lang w:val="en-AU"/>
        </w:rPr>
        <w:t xml:space="preserve">agree on most important clinical questions and are internationally recognized as describing best practice. </w:t>
      </w:r>
      <w:r w:rsidR="00450235" w:rsidRPr="000F70F1">
        <w:rPr>
          <w:lang w:val="en-AU"/>
        </w:rPr>
        <w:t>The National Institute for Health and care Excellence (</w:t>
      </w:r>
      <w:r w:rsidRPr="000F70F1">
        <w:rPr>
          <w:lang w:val="en-AU"/>
        </w:rPr>
        <w:t>NICE</w:t>
      </w:r>
      <w:r w:rsidR="00450235" w:rsidRPr="000F70F1">
        <w:rPr>
          <w:lang w:val="en-AU"/>
        </w:rPr>
        <w:t>)</w:t>
      </w:r>
      <w:r w:rsidRPr="000F70F1">
        <w:rPr>
          <w:lang w:val="en-AU"/>
        </w:rPr>
        <w:t xml:space="preserve"> guidelines </w:t>
      </w:r>
      <w:r w:rsidR="00450235" w:rsidRPr="000F70F1">
        <w:rPr>
          <w:lang w:val="en-AU"/>
        </w:rPr>
        <w:t xml:space="preserve">for all four disorders highlighted here </w:t>
      </w:r>
      <w:r w:rsidRPr="000F70F1">
        <w:rPr>
          <w:lang w:val="en-AU"/>
        </w:rPr>
        <w:t xml:space="preserve">are particularly helpful as they </w:t>
      </w:r>
      <w:r w:rsidR="00450235" w:rsidRPr="000F70F1">
        <w:rPr>
          <w:lang w:val="en-AU"/>
        </w:rPr>
        <w:t xml:space="preserve">are </w:t>
      </w:r>
      <w:r w:rsidR="0069212B" w:rsidRPr="000F70F1">
        <w:rPr>
          <w:lang w:val="en-AU"/>
        </w:rPr>
        <w:t xml:space="preserve">mostly </w:t>
      </w:r>
      <w:r w:rsidR="00450235" w:rsidRPr="000F70F1">
        <w:rPr>
          <w:lang w:val="en-AU"/>
        </w:rPr>
        <w:t xml:space="preserve">up to date with the current literature and </w:t>
      </w:r>
      <w:r w:rsidRPr="000F70F1">
        <w:rPr>
          <w:lang w:val="en-AU"/>
        </w:rPr>
        <w:t xml:space="preserve">include an assessment of cost effectiveness. </w:t>
      </w:r>
    </w:p>
    <w:p w14:paraId="60644570" w14:textId="3F61533D" w:rsidR="00450235" w:rsidRPr="000F70F1" w:rsidRDefault="00450235" w:rsidP="00450235">
      <w:pPr>
        <w:pStyle w:val="BodyText"/>
        <w:numPr>
          <w:ilvl w:val="0"/>
          <w:numId w:val="6"/>
        </w:numPr>
        <w:spacing w:before="220" w:line="290" w:lineRule="atLeast"/>
        <w:rPr>
          <w:lang w:val="en-AU"/>
        </w:rPr>
      </w:pPr>
      <w:r w:rsidRPr="000F70F1">
        <w:rPr>
          <w:lang w:val="en-AU"/>
        </w:rPr>
        <w:t xml:space="preserve">Autism spectrum disorder in under 19s: support and management Clinical guideline [CG170] Published August 2013: </w:t>
      </w:r>
      <w:hyperlink r:id="rId15" w:history="1">
        <w:r w:rsidRPr="000F70F1">
          <w:rPr>
            <w:rStyle w:val="Hyperlink"/>
            <w:lang w:val="en-AU"/>
          </w:rPr>
          <w:t>https://www.nice.org.uk/guidance/cg170</w:t>
        </w:r>
      </w:hyperlink>
      <w:r w:rsidRPr="000F70F1">
        <w:rPr>
          <w:lang w:val="en-AU"/>
        </w:rPr>
        <w:t xml:space="preserve"> </w:t>
      </w:r>
    </w:p>
    <w:p w14:paraId="0165FD10" w14:textId="71338438" w:rsidR="00450235" w:rsidRPr="000F70F1" w:rsidRDefault="00450235" w:rsidP="00450235">
      <w:pPr>
        <w:pStyle w:val="BodyText"/>
        <w:numPr>
          <w:ilvl w:val="0"/>
          <w:numId w:val="6"/>
        </w:numPr>
        <w:spacing w:before="220" w:line="290" w:lineRule="atLeast"/>
        <w:rPr>
          <w:lang w:val="en-AU"/>
        </w:rPr>
      </w:pPr>
      <w:r w:rsidRPr="000F70F1">
        <w:rPr>
          <w:lang w:val="en-AU"/>
        </w:rPr>
        <w:t xml:space="preserve">Attention deficit hyperactivity disorder: diagnosis and management NICE guideline [NG87] Published March 2018: </w:t>
      </w:r>
      <w:hyperlink r:id="rId16" w:history="1">
        <w:r w:rsidRPr="000F70F1">
          <w:rPr>
            <w:rStyle w:val="Hyperlink"/>
            <w:lang w:val="en-AU"/>
          </w:rPr>
          <w:t>https://www.nice.org.uk/guidance/ng87</w:t>
        </w:r>
      </w:hyperlink>
      <w:r w:rsidRPr="000F70F1">
        <w:rPr>
          <w:lang w:val="en-AU"/>
        </w:rPr>
        <w:t xml:space="preserve"> </w:t>
      </w:r>
    </w:p>
    <w:p w14:paraId="23500744" w14:textId="469A48DD" w:rsidR="00450235" w:rsidRPr="000F70F1" w:rsidRDefault="007D744B" w:rsidP="007D744B">
      <w:pPr>
        <w:pStyle w:val="BodyText"/>
        <w:numPr>
          <w:ilvl w:val="0"/>
          <w:numId w:val="6"/>
        </w:numPr>
        <w:spacing w:before="220" w:line="290" w:lineRule="atLeast"/>
        <w:rPr>
          <w:lang w:val="en-AU"/>
        </w:rPr>
      </w:pPr>
      <w:r w:rsidRPr="000F70F1">
        <w:rPr>
          <w:lang w:val="en-AU"/>
        </w:rPr>
        <w:t xml:space="preserve">Antisocial behaviour and conduct disorders in children and young people: recognition and management Clinical guideline [CG158] Published March 2013 (Updated April 2017): </w:t>
      </w:r>
      <w:hyperlink r:id="rId17" w:history="1">
        <w:r w:rsidRPr="000F70F1">
          <w:rPr>
            <w:rStyle w:val="Hyperlink"/>
            <w:lang w:val="en-AU"/>
          </w:rPr>
          <w:t>https://www.nice.org.uk/guidance/cg158</w:t>
        </w:r>
      </w:hyperlink>
      <w:r w:rsidRPr="000F70F1">
        <w:rPr>
          <w:lang w:val="en-AU"/>
        </w:rPr>
        <w:t xml:space="preserve"> </w:t>
      </w:r>
    </w:p>
    <w:p w14:paraId="13C32527" w14:textId="7D78EE04" w:rsidR="00450235" w:rsidRPr="000F70F1" w:rsidRDefault="00450235" w:rsidP="00450235">
      <w:pPr>
        <w:pStyle w:val="BodyText"/>
        <w:numPr>
          <w:ilvl w:val="0"/>
          <w:numId w:val="6"/>
        </w:numPr>
        <w:spacing w:before="220" w:line="290" w:lineRule="atLeast"/>
        <w:rPr>
          <w:lang w:val="en-AU"/>
        </w:rPr>
      </w:pPr>
      <w:r w:rsidRPr="000F70F1">
        <w:rPr>
          <w:lang w:val="en-AU"/>
        </w:rPr>
        <w:t xml:space="preserve">Social anxiety disorder: recognition, assessment and treatment Clinical guideline [CG159] Published May 2013: </w:t>
      </w:r>
      <w:hyperlink r:id="rId18" w:history="1">
        <w:r w:rsidRPr="000F70F1">
          <w:rPr>
            <w:rStyle w:val="Hyperlink"/>
            <w:lang w:val="en-AU"/>
          </w:rPr>
          <w:t>https://www.nice.org.uk/guidance/cg159</w:t>
        </w:r>
      </w:hyperlink>
      <w:r w:rsidRPr="000F70F1">
        <w:rPr>
          <w:lang w:val="en-AU"/>
        </w:rPr>
        <w:t xml:space="preserve"> </w:t>
      </w:r>
    </w:p>
    <w:p w14:paraId="0269EA22" w14:textId="4298E377" w:rsidR="00514494" w:rsidRDefault="007D744B" w:rsidP="005B3293">
      <w:pPr>
        <w:pStyle w:val="BodyText"/>
        <w:spacing w:before="220" w:line="290" w:lineRule="atLeast"/>
        <w:rPr>
          <w:lang w:val="en-AU"/>
        </w:rPr>
      </w:pPr>
      <w:r w:rsidRPr="000F70F1">
        <w:rPr>
          <w:lang w:val="en-AU"/>
        </w:rPr>
        <w:t>Together these provide a clear description of the evidence base for efficacy of current treatment approaches and make recommendations for evidence based clinical pathways. Cost effectiveness for each intervention recommended is detailed.</w:t>
      </w:r>
      <w:r w:rsidR="002C70CF" w:rsidRPr="000F70F1">
        <w:rPr>
          <w:lang w:val="en-AU"/>
        </w:rPr>
        <w:t xml:space="preserve"> Until Australian guidelines are available the NICE guidance probably represents the best alternative.</w:t>
      </w:r>
    </w:p>
    <w:p w14:paraId="7E5B2AB6" w14:textId="77777777" w:rsidR="002074E7" w:rsidRDefault="002074E7" w:rsidP="005B3293">
      <w:pPr>
        <w:pStyle w:val="BodyText"/>
        <w:spacing w:before="220" w:line="290" w:lineRule="atLeast"/>
        <w:rPr>
          <w:lang w:val="en-AU"/>
        </w:rPr>
      </w:pPr>
    </w:p>
    <w:p w14:paraId="14A69988" w14:textId="03D9B4AF" w:rsidR="002074E7" w:rsidRDefault="002074E7" w:rsidP="00D23694">
      <w:pPr>
        <w:pStyle w:val="Heading2"/>
        <w:rPr>
          <w:lang w:val="en-AU"/>
        </w:rPr>
      </w:pPr>
      <w:r>
        <w:rPr>
          <w:lang w:val="en-AU"/>
        </w:rPr>
        <w:t>Treatment for ADHD</w:t>
      </w:r>
    </w:p>
    <w:p w14:paraId="3A99F96F" w14:textId="5808C3B2" w:rsidR="00B60547" w:rsidRPr="000F70F1" w:rsidRDefault="00B60547" w:rsidP="00B60547">
      <w:pPr>
        <w:rPr>
          <w:rFonts w:cs="Times New Roman"/>
          <w:lang w:val="en-AU"/>
        </w:rPr>
      </w:pPr>
      <w:r w:rsidRPr="000F70F1">
        <w:rPr>
          <w:rFonts w:cs="Times New Roman"/>
          <w:lang w:val="en-AU"/>
        </w:rPr>
        <w:t xml:space="preserve">Despite the high economic burden, ADHD is one disorder for which there are effective treatments which have been shown to improve multiple outcomes. Management of ADHD includes medication, psychological or psychosocial therapies, parent training, and educational or environmental interventions, sometimes alone and sometimes in combination. Behavioural training for parents has </w:t>
      </w:r>
      <w:r w:rsidRPr="000F70F1">
        <w:rPr>
          <w:rFonts w:cs="Times New Roman"/>
          <w:lang w:val="en-AU"/>
        </w:rPr>
        <w:lastRenderedPageBreak/>
        <w:t xml:space="preserve">been shown to improve positive parenting, reduce negative parenting and oppositional symptoms </w:t>
      </w:r>
      <w:r w:rsidRPr="000F70F1">
        <w:rPr>
          <w:rFonts w:cs="Times New Roman"/>
          <w:lang w:val="en-AU"/>
        </w:rPr>
        <w:fldChar w:fldCharType="begin">
          <w:fldData xml:space="preserve">PEVuZE5vdGU+PENpdGU+PEF1dGhvcj5EYWxleTwvQXV0aG9yPjxZZWFyPjIwMTg8L1llYXI+PFJl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</w:fldData>
        </w:fldChar>
      </w:r>
      <w:r w:rsidRPr="000F70F1">
        <w:rPr>
          <w:rFonts w:cs="Times New Roman"/>
          <w:lang w:val="en-AU"/>
        </w:rPr>
        <w:instrText xml:space="preserve"> ADDIN EN.CITE </w:instrText>
      </w:r>
      <w:r w:rsidRPr="000F70F1">
        <w:rPr>
          <w:rFonts w:cs="Times New Roman"/>
          <w:lang w:val="en-AU"/>
        </w:rPr>
        <w:fldChar w:fldCharType="begin">
          <w:fldData xml:space="preserve">PEVuZE5vdGU+PENpdGU+PEF1dGhvcj5EYWxleTwvQXV0aG9yPjxZZWFyPjIwMTg8L1llYXI+PFJl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</w:fldData>
        </w:fldChar>
      </w:r>
      <w:r w:rsidRPr="000F70F1">
        <w:rPr>
          <w:rFonts w:cs="Times New Roman"/>
          <w:lang w:val="en-AU"/>
        </w:rPr>
        <w:instrText xml:space="preserve"> ADDIN EN.CITE.DATA </w:instrText>
      </w:r>
      <w:r w:rsidRPr="000F70F1">
        <w:rPr>
          <w:rFonts w:cs="Times New Roman"/>
          <w:lang w:val="en-AU"/>
        </w:rPr>
      </w:r>
      <w:r w:rsidRPr="000F70F1">
        <w:rPr>
          <w:rFonts w:cs="Times New Roman"/>
          <w:lang w:val="en-AU"/>
        </w:rPr>
        <w:fldChar w:fldCharType="end"/>
      </w:r>
      <w:r w:rsidRPr="000F70F1">
        <w:rPr>
          <w:rFonts w:cs="Times New Roman"/>
          <w:lang w:val="en-AU"/>
        </w:rPr>
      </w:r>
      <w:r w:rsidRPr="000F70F1">
        <w:rPr>
          <w:rFonts w:cs="Times New Roman"/>
          <w:lang w:val="en-AU"/>
        </w:rPr>
        <w:fldChar w:fldCharType="separate"/>
      </w:r>
      <w:r w:rsidRPr="000F70F1">
        <w:rPr>
          <w:rFonts w:cs="Times New Roman"/>
          <w:noProof/>
          <w:lang w:val="en-AU"/>
        </w:rPr>
        <w:t>(</w:t>
      </w:r>
      <w:hyperlink w:anchor="_ENREF_16" w:tooltip="Daley, 2018 #33129" w:history="1">
        <w:r w:rsidR="00917CCE" w:rsidRPr="000F70F1">
          <w:rPr>
            <w:rFonts w:cs="Times New Roman"/>
            <w:noProof/>
            <w:lang w:val="en-AU"/>
          </w:rPr>
          <w:t>Daley et al., 2018</w:t>
        </w:r>
      </w:hyperlink>
      <w:r w:rsidRPr="000F70F1">
        <w:rPr>
          <w:rFonts w:cs="Times New Roman"/>
          <w:noProof/>
          <w:lang w:val="en-AU"/>
        </w:rPr>
        <w:t>)</w:t>
      </w:r>
      <w:r w:rsidRPr="000F70F1">
        <w:rPr>
          <w:rFonts w:cs="Times New Roman"/>
          <w:lang w:val="en-AU"/>
        </w:rPr>
        <w:fldChar w:fldCharType="end"/>
      </w:r>
      <w:r w:rsidRPr="000F70F1">
        <w:rPr>
          <w:rFonts w:cs="Times New Roman"/>
          <w:lang w:val="en-AU"/>
        </w:rPr>
        <w:t xml:space="preserve">, and is recommended for younger children with comorbid ODD or CD </w:t>
      </w:r>
      <w:r w:rsidRPr="000F70F1">
        <w:rPr>
          <w:rFonts w:cs="Times New Roman"/>
          <w:lang w:val="en-AU"/>
        </w:rPr>
        <w:fldChar w:fldCharType="begin">
          <w:fldData xml:space="preserve">PEVuZE5vdGU+PENpdGU+PEF1dGhvcj5OYXRpb25hbCBJbnN0aXR1dGUgZm9yIEhlYWx0aCAmYW1w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</w:fldData>
        </w:fldChar>
      </w:r>
      <w:r w:rsidRPr="000F70F1">
        <w:rPr>
          <w:rFonts w:cs="Times New Roman"/>
          <w:lang w:val="en-AU"/>
        </w:rPr>
        <w:instrText xml:space="preserve"> ADDIN EN.CITE </w:instrText>
      </w:r>
      <w:r w:rsidRPr="000F70F1">
        <w:rPr>
          <w:rFonts w:cs="Times New Roman"/>
          <w:lang w:val="en-AU"/>
        </w:rPr>
        <w:fldChar w:fldCharType="begin">
          <w:fldData xml:space="preserve">PEVuZE5vdGU+PENpdGU+PEF1dGhvcj5OYXRpb25hbCBJbnN0aXR1dGUgZm9yIEhlYWx0aCAmYW1w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</w:fldData>
        </w:fldChar>
      </w:r>
      <w:r w:rsidRPr="000F70F1">
        <w:rPr>
          <w:rFonts w:cs="Times New Roman"/>
          <w:lang w:val="en-AU"/>
        </w:rPr>
        <w:instrText xml:space="preserve"> ADDIN EN.CITE.DATA </w:instrText>
      </w:r>
      <w:r w:rsidRPr="000F70F1">
        <w:rPr>
          <w:rFonts w:cs="Times New Roman"/>
          <w:lang w:val="en-AU"/>
        </w:rPr>
      </w:r>
      <w:r w:rsidRPr="000F70F1">
        <w:rPr>
          <w:rFonts w:cs="Times New Roman"/>
          <w:lang w:val="en-AU"/>
        </w:rPr>
        <w:fldChar w:fldCharType="end"/>
      </w:r>
      <w:r w:rsidRPr="000F70F1">
        <w:rPr>
          <w:rFonts w:cs="Times New Roman"/>
          <w:lang w:val="en-AU"/>
        </w:rPr>
      </w:r>
      <w:r w:rsidRPr="000F70F1">
        <w:rPr>
          <w:rFonts w:cs="Times New Roman"/>
          <w:lang w:val="en-AU"/>
        </w:rPr>
        <w:fldChar w:fldCharType="separate"/>
      </w:r>
      <w:r w:rsidRPr="000F70F1">
        <w:rPr>
          <w:rFonts w:cs="Times New Roman"/>
          <w:noProof/>
          <w:lang w:val="en-AU"/>
        </w:rPr>
        <w:t>(</w:t>
      </w:r>
      <w:hyperlink w:anchor="_ENREF_50" w:tooltip="National Health &amp; Medical Research Council, 2012 #51" w:history="1">
        <w:r w:rsidR="00917CCE" w:rsidRPr="000F70F1">
          <w:rPr>
            <w:rFonts w:cs="Times New Roman"/>
            <w:noProof/>
            <w:lang w:val="en-AU"/>
          </w:rPr>
          <w:t>National Health &amp; Medical Research Council, 2012</w:t>
        </w:r>
      </w:hyperlink>
      <w:r w:rsidRPr="000F70F1">
        <w:rPr>
          <w:rFonts w:cs="Times New Roman"/>
          <w:noProof/>
          <w:lang w:val="en-AU"/>
        </w:rPr>
        <w:t xml:space="preserve">; </w:t>
      </w:r>
      <w:hyperlink w:anchor="_ENREF_51" w:tooltip="National Institute for Health &amp; Clinical Excellence, 2018 #50" w:history="1">
        <w:r w:rsidR="00917CCE" w:rsidRPr="000F70F1">
          <w:rPr>
            <w:rFonts w:cs="Times New Roman"/>
            <w:noProof/>
            <w:lang w:val="en-AU"/>
          </w:rPr>
          <w:t>National Institute for Health &amp; Clinical Excellence, 2018a</w:t>
        </w:r>
      </w:hyperlink>
      <w:r w:rsidRPr="000F70F1">
        <w:rPr>
          <w:rFonts w:cs="Times New Roman"/>
          <w:noProof/>
          <w:lang w:val="en-AU"/>
        </w:rPr>
        <w:t xml:space="preserve">, </w:t>
      </w:r>
      <w:hyperlink w:anchor="_ENREF_52" w:tooltip="National Institute for Health &amp; Clinical Excellence, 2018 #49" w:history="1">
        <w:r w:rsidR="00917CCE" w:rsidRPr="000F70F1">
          <w:rPr>
            <w:rFonts w:cs="Times New Roman"/>
            <w:noProof/>
            <w:lang w:val="en-AU"/>
          </w:rPr>
          <w:t>2018b</w:t>
        </w:r>
      </w:hyperlink>
      <w:r w:rsidRPr="000F70F1">
        <w:rPr>
          <w:rFonts w:cs="Times New Roman"/>
          <w:noProof/>
          <w:lang w:val="en-AU"/>
        </w:rPr>
        <w:t>)</w:t>
      </w:r>
      <w:r w:rsidRPr="000F70F1">
        <w:rPr>
          <w:rFonts w:cs="Times New Roman"/>
          <w:lang w:val="en-AU"/>
        </w:rPr>
        <w:fldChar w:fldCharType="end"/>
      </w:r>
      <w:r w:rsidRPr="000F70F1">
        <w:rPr>
          <w:rFonts w:cs="Times New Roman"/>
          <w:lang w:val="en-AU"/>
        </w:rPr>
        <w:t xml:space="preserve">. Psychological therapy (such as cognitive-behavioural therapy) is recommended for and improves ADHD symptoms for older children/ adolescents who have the cognitive skills to engage with the intervention </w:t>
      </w:r>
      <w:r w:rsidRPr="000F70F1">
        <w:rPr>
          <w:rFonts w:cs="Times New Roman"/>
          <w:lang w:val="en-AU"/>
        </w:rPr>
        <w:fldChar w:fldCharType="begin"/>
      </w:r>
      <w:r w:rsidRPr="000F70F1">
        <w:rPr>
          <w:rFonts w:cs="Times New Roman"/>
          <w:lang w:val="en-AU"/>
        </w:rPr>
        <w:instrText xml:space="preserve"> ADDIN EN.CITE &lt;EndNote&gt;&lt;Cite&gt;&lt;Author&gt;National Institute for Health &amp;amp; Clinical Excellence&lt;/Author&gt;&lt;Year&gt;2018&lt;/Year&gt;&lt;RecNum&gt;50&lt;/RecNum&gt;&lt;DisplayText&gt;(National Health &amp;amp; Medical Research Council, 2012; National Institute for Health &amp;amp; Clinical Excellence, 2018a)&lt;/DisplayText&gt;&lt;record&gt;&lt;rec-number&gt;50&lt;/rec-number&gt;&lt;foreign-keys&gt;&lt;key app="EN" db-id="s9ftx9zs4as9pie9wwe5pzxuzssxarpx5ses" timestamp="1552021880"&gt;50&lt;/key&gt;&lt;/foreign-keys&gt;&lt;ref-type name="Generic"&gt;13&lt;/ref-type&gt;&lt;contributors&gt;&lt;authors&gt;&lt;author&gt;National Institute for Health &amp;amp; Clinical Excellence,&lt;/author&gt;&lt;/authors&gt;&lt;/contributors&gt;&lt;titles&gt;&lt;title&gt;Attention deficit hyperactivity disorder (update) Evidence review(s) for efficacy of non-pharmacological treatment and the impact of adverse events associated with non-pharmacological treatments of ADHD&lt;/title&gt;&lt;/titles&gt;&lt;dates&gt;&lt;year&gt;2018&lt;/year&gt;&lt;/dates&gt;&lt;pub-location&gt;London&lt;/pub-location&gt;&lt;publisher&gt;NICE&lt;/publisher&gt;&lt;urls&gt;&lt;/urls&gt;&lt;/record&gt;&lt;/Cite&gt;&lt;Cite&gt;&lt;Author&gt;National Health &amp;amp; Medical Research Council&lt;/Author&gt;&lt;Year&gt;2012&lt;/Year&gt;&lt;RecNum&gt;51&lt;/RecNum&gt;&lt;record&gt;&lt;rec-number&gt;51&lt;/rec-number&gt;&lt;foreign-keys&gt;&lt;key app="EN" db-id="s9ftx9zs4as9pie9wwe5pzxuzssxarpx5ses" timestamp="1552025558"&gt;51&lt;/key&gt;&lt;/foreign-keys&gt;&lt;ref-type name="Book"&gt;6&lt;/ref-type&gt;&lt;contributors&gt;&lt;authors&gt;&lt;author&gt;National Health &amp;amp; Medical Research Council,&lt;/author&gt;&lt;/authors&gt;&lt;/contributors&gt;&lt;titles&gt;&lt;title&gt;Clinical practice points on the diagnosis, assessment and management of attention deficit hyperactivity disorder in children and adolescents&lt;/title&gt;&lt;/titles&gt;&lt;dates&gt;&lt;year&gt;2012&lt;/year&gt;&lt;/dates&gt;&lt;publisher&gt;Australian Government, National Health and Medical Research Council&lt;/publisher&gt;&lt;isbn&gt;1864965622&lt;/isbn&gt;&lt;urls&gt;&lt;/urls&gt;&lt;/record&gt;&lt;/Cite&gt;&lt;/EndNote&gt;</w:instrText>
      </w:r>
      <w:r w:rsidRPr="000F70F1">
        <w:rPr>
          <w:rFonts w:cs="Times New Roman"/>
          <w:lang w:val="en-AU"/>
        </w:rPr>
        <w:fldChar w:fldCharType="separate"/>
      </w:r>
      <w:r w:rsidRPr="000F70F1">
        <w:rPr>
          <w:rFonts w:cs="Times New Roman"/>
          <w:noProof/>
          <w:lang w:val="en-AU"/>
        </w:rPr>
        <w:t>(</w:t>
      </w:r>
      <w:hyperlink w:anchor="_ENREF_50" w:tooltip="National Health &amp; Medical Research Council, 2012 #51" w:history="1">
        <w:r w:rsidR="00917CCE" w:rsidRPr="000F70F1">
          <w:rPr>
            <w:rFonts w:cs="Times New Roman"/>
            <w:noProof/>
            <w:lang w:val="en-AU"/>
          </w:rPr>
          <w:t>National Health &amp; Medical Research Council, 2012</w:t>
        </w:r>
      </w:hyperlink>
      <w:r w:rsidRPr="000F70F1">
        <w:rPr>
          <w:rFonts w:cs="Times New Roman"/>
          <w:noProof/>
          <w:lang w:val="en-AU"/>
        </w:rPr>
        <w:t xml:space="preserve">; </w:t>
      </w:r>
      <w:hyperlink w:anchor="_ENREF_51" w:tooltip="National Institute for Health &amp; Clinical Excellence, 2018 #50" w:history="1">
        <w:r w:rsidR="00917CCE" w:rsidRPr="000F70F1">
          <w:rPr>
            <w:rFonts w:cs="Times New Roman"/>
            <w:noProof/>
            <w:lang w:val="en-AU"/>
          </w:rPr>
          <w:t>National Institute for Health &amp; Clinical Excellence, 2018a</w:t>
        </w:r>
      </w:hyperlink>
      <w:r w:rsidRPr="000F70F1">
        <w:rPr>
          <w:rFonts w:cs="Times New Roman"/>
          <w:noProof/>
          <w:lang w:val="en-AU"/>
        </w:rPr>
        <w:t>)</w:t>
      </w:r>
      <w:r w:rsidRPr="000F70F1">
        <w:rPr>
          <w:rFonts w:cs="Times New Roman"/>
          <w:lang w:val="en-AU"/>
        </w:rPr>
        <w:fldChar w:fldCharType="end"/>
      </w:r>
      <w:r w:rsidRPr="000F70F1">
        <w:rPr>
          <w:rFonts w:cs="Times New Roman"/>
          <w:lang w:val="en-AU"/>
        </w:rPr>
        <w:t>. Stimulant (methylphenidate, dexamphetamine and lisdexamfetamine) and non-stimulant (atomoxetine and guanfacine) medications are licensed for the treatment of in Australia and are effective at reducing symptoms and improving social functioning and quality of life. Medications are now recommended as the first-line treatment</w:t>
      </w:r>
      <w:r w:rsidRPr="00EC25ED">
        <w:rPr>
          <w:rFonts w:cs="Times New Roman"/>
          <w:lang w:val="en-AU"/>
        </w:rPr>
        <w:t xml:space="preserve"> </w:t>
      </w:r>
      <w:r w:rsidRPr="000F70F1">
        <w:rPr>
          <w:rFonts w:cs="Times New Roman"/>
          <w:lang w:val="en-AU"/>
        </w:rPr>
        <w:t xml:space="preserve">for ADHD in most national guidelines, following psychoeducation and environmental adjustments, </w:t>
      </w:r>
      <w:r w:rsidRPr="000F70F1">
        <w:rPr>
          <w:rFonts w:cs="Times New Roman"/>
          <w:lang w:val="en-AU"/>
        </w:rPr>
        <w:fldChar w:fldCharType="begin"/>
      </w:r>
      <w:r w:rsidRPr="000F70F1">
        <w:rPr>
          <w:rFonts w:cs="Times New Roman"/>
          <w:lang w:val="en-AU"/>
        </w:rPr>
        <w:instrText xml:space="preserve"> ADDIN EN.CITE &lt;EndNote&gt;&lt;Cite&gt;&lt;Author&gt;National Institute for Health &amp;amp; Clinical Excellence&lt;/Author&gt;&lt;Year&gt;2018&lt;/Year&gt;&lt;RecNum&gt;49&lt;/RecNum&gt;&lt;DisplayText&gt;(National Institute for Health &amp;amp; Clinical Excellence, 2018a, 2018b)&lt;/DisplayText&gt;&lt;record&gt;&lt;rec-number&gt;49&lt;/rec-number&gt;&lt;foreign-keys&gt;&lt;key app="EN" db-id="s9ftx9zs4as9pie9wwe5pzxuzssxarpx5ses" timestamp="1552016295"&gt;49&lt;/key&gt;&lt;/foreign-keys&gt;&lt;ref-type name="Generic"&gt;13&lt;/ref-type&gt;&lt;contributors&gt;&lt;authors&gt;&lt;author&gt;National Institute for Health &amp;amp; Clinical Excellence,&lt;/author&gt;&lt;/authors&gt;&lt;/contributors&gt;&lt;titles&gt;&lt;title&gt;Attention deficit hyperactivity disorder: diagnosis and management NICE guideline&lt;/title&gt;&lt;/titles&gt;&lt;dates&gt;&lt;year&gt;2018&lt;/year&gt;&lt;/dates&gt;&lt;pub-location&gt;London&lt;/pub-location&gt;&lt;publisher&gt;NICE&lt;/publisher&gt;&lt;urls&gt;&lt;/urls&gt;&lt;/record&gt;&lt;/Cite&gt;&lt;Cite&gt;&lt;Author&gt;National Institute for Health &amp;amp; Clinical Excellence&lt;/Author&gt;&lt;Year&gt;2018&lt;/Year&gt;&lt;RecNum&gt;50&lt;/RecNum&gt;&lt;record&gt;&lt;rec-number&gt;50&lt;/rec-number&gt;&lt;foreign-keys&gt;&lt;key app="EN" db-id="s9ftx9zs4as9pie9wwe5pzxuzssxarpx5ses" timestamp="1552021880"&gt;50&lt;/key&gt;&lt;/foreign-keys&gt;&lt;ref-type name="Generic"&gt;13&lt;/ref-type&gt;&lt;contributors&gt;&lt;authors&gt;&lt;author&gt;National Institute for Health &amp;amp; Clinical Excellence,&lt;/author&gt;&lt;/authors&gt;&lt;/contributors&gt;&lt;titles&gt;&lt;title&gt;Attention deficit hyperactivity disorder (update) Evidence review(s) for efficacy of non-pharmacological treatment and the impact of adverse events associated with non-pharmacological treatments of ADHD&lt;/title&gt;&lt;/titles&gt;&lt;dates&gt;&lt;year&gt;2018&lt;/year&gt;&lt;/dates&gt;&lt;pub-location&gt;London&lt;/pub-location&gt;&lt;publisher&gt;NICE&lt;/publisher&gt;&lt;urls&gt;&lt;/urls&gt;&lt;/record&gt;&lt;/Cite&gt;&lt;/EndNote&gt;</w:instrText>
      </w:r>
      <w:r w:rsidRPr="000F70F1">
        <w:rPr>
          <w:rFonts w:cs="Times New Roman"/>
          <w:lang w:val="en-AU"/>
        </w:rPr>
        <w:fldChar w:fldCharType="separate"/>
      </w:r>
      <w:r w:rsidRPr="000F70F1">
        <w:rPr>
          <w:rFonts w:cs="Times New Roman"/>
          <w:noProof/>
          <w:lang w:val="en-AU"/>
        </w:rPr>
        <w:t>(</w:t>
      </w:r>
      <w:hyperlink w:anchor="_ENREF_51" w:tooltip="National Institute for Health &amp; Clinical Excellence, 2018 #50" w:history="1">
        <w:r w:rsidR="00917CCE" w:rsidRPr="000F70F1">
          <w:rPr>
            <w:rFonts w:cs="Times New Roman"/>
            <w:noProof/>
            <w:lang w:val="en-AU"/>
          </w:rPr>
          <w:t>National Institute for Health &amp; Clinical Excellence, 2018a</w:t>
        </w:r>
      </w:hyperlink>
      <w:r w:rsidRPr="000F70F1">
        <w:rPr>
          <w:rFonts w:cs="Times New Roman"/>
          <w:noProof/>
          <w:lang w:val="en-AU"/>
        </w:rPr>
        <w:t xml:space="preserve">, </w:t>
      </w:r>
      <w:hyperlink w:anchor="_ENREF_52" w:tooltip="National Institute for Health &amp; Clinical Excellence, 2018 #49" w:history="1">
        <w:r w:rsidR="00917CCE" w:rsidRPr="000F70F1">
          <w:rPr>
            <w:rFonts w:cs="Times New Roman"/>
            <w:noProof/>
            <w:lang w:val="en-AU"/>
          </w:rPr>
          <w:t>2018b</w:t>
        </w:r>
      </w:hyperlink>
      <w:r w:rsidRPr="000F70F1">
        <w:rPr>
          <w:rFonts w:cs="Times New Roman"/>
          <w:noProof/>
          <w:lang w:val="en-AU"/>
        </w:rPr>
        <w:t>)</w:t>
      </w:r>
      <w:r w:rsidRPr="000F70F1">
        <w:rPr>
          <w:rFonts w:cs="Times New Roman"/>
          <w:lang w:val="en-AU"/>
        </w:rPr>
        <w:fldChar w:fldCharType="end"/>
      </w:r>
      <w:r w:rsidRPr="000F70F1">
        <w:rPr>
          <w:rFonts w:cs="Times New Roman"/>
          <w:lang w:val="en-AU"/>
        </w:rPr>
        <w:t xml:space="preserve">. Several studies using linked national databases in Scandinavia and Hong Kong have demonstrated reduction in important </w:t>
      </w:r>
      <w:r w:rsidR="00CD09D9">
        <w:rPr>
          <w:rFonts w:cs="Times New Roman"/>
          <w:lang w:val="en-AU"/>
        </w:rPr>
        <w:t>longer-term</w:t>
      </w:r>
      <w:r w:rsidR="00CD09D9" w:rsidRPr="000F70F1">
        <w:rPr>
          <w:rFonts w:cs="Times New Roman"/>
          <w:lang w:val="en-AU"/>
        </w:rPr>
        <w:t xml:space="preserve"> </w:t>
      </w:r>
      <w:r w:rsidRPr="000F70F1">
        <w:rPr>
          <w:rFonts w:cs="Times New Roman"/>
          <w:lang w:val="en-AU"/>
        </w:rPr>
        <w:t xml:space="preserve">outcomes to be associated with medication treatment for ADHD. In particular a reduction in criminality </w:t>
      </w:r>
      <w:r w:rsidRPr="000F70F1">
        <w:rPr>
          <w:rFonts w:cs="Times New Roman"/>
          <w:lang w:val="en-AU"/>
        </w:rPr>
        <w:fldChar w:fldCharType="begin">
          <w:fldData xml:space="preserve">PEVuZE5vdGU+PENpdGU+PEF1dGhvcj5MaWNodGVuc3RlaW48L0F1dGhvcj48WWVhcj4yMDEyPC9Z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w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</w:fldData>
        </w:fldChar>
      </w:r>
      <w:r w:rsidR="002074E7">
        <w:rPr>
          <w:rFonts w:cs="Times New Roman"/>
          <w:lang w:val="en-AU"/>
        </w:rPr>
        <w:instrText xml:space="preserve"> ADDIN EN.CITE </w:instrText>
      </w:r>
      <w:r w:rsidR="002074E7">
        <w:rPr>
          <w:rFonts w:cs="Times New Roman"/>
          <w:lang w:val="en-AU"/>
        </w:rPr>
        <w:fldChar w:fldCharType="begin">
          <w:fldData xml:space="preserve">PEVuZE5vdGU+PENpdGU+PEF1dGhvcj5MaWNodGVuc3RlaW48L0F1dGhvcj48WWVhcj4yMDEyPC9Z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w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</w:fldData>
        </w:fldChar>
      </w:r>
      <w:r w:rsidR="002074E7">
        <w:rPr>
          <w:rFonts w:cs="Times New Roman"/>
          <w:lang w:val="en-AU"/>
        </w:rPr>
        <w:instrText xml:space="preserve"> ADDIN EN.CITE.DATA </w:instrText>
      </w:r>
      <w:r w:rsidR="002074E7">
        <w:rPr>
          <w:rFonts w:cs="Times New Roman"/>
          <w:lang w:val="en-AU"/>
        </w:rPr>
      </w:r>
      <w:r w:rsidR="002074E7">
        <w:rPr>
          <w:rFonts w:cs="Times New Roman"/>
          <w:lang w:val="en-AU"/>
        </w:rPr>
        <w:fldChar w:fldCharType="end"/>
      </w:r>
      <w:r w:rsidRPr="000F70F1">
        <w:rPr>
          <w:rFonts w:cs="Times New Roman"/>
          <w:lang w:val="en-AU"/>
        </w:rPr>
      </w:r>
      <w:r w:rsidRPr="000F70F1">
        <w:rPr>
          <w:rFonts w:cs="Times New Roman"/>
          <w:lang w:val="en-AU"/>
        </w:rPr>
        <w:fldChar w:fldCharType="separate"/>
      </w:r>
      <w:r w:rsidR="002074E7">
        <w:rPr>
          <w:rFonts w:cs="Times New Roman"/>
          <w:noProof/>
          <w:lang w:val="en-AU"/>
        </w:rPr>
        <w:t>(</w:t>
      </w:r>
      <w:hyperlink w:anchor="_ENREF_29" w:tooltip="Ginsberg, 2015 #33140" w:history="1">
        <w:r w:rsidR="00917CCE">
          <w:rPr>
            <w:rFonts w:cs="Times New Roman"/>
            <w:noProof/>
            <w:lang w:val="en-AU"/>
          </w:rPr>
          <w:t>Ginsberg et al., 2015</w:t>
        </w:r>
      </w:hyperlink>
      <w:r w:rsidR="002074E7">
        <w:rPr>
          <w:rFonts w:cs="Times New Roman"/>
          <w:noProof/>
          <w:lang w:val="en-AU"/>
        </w:rPr>
        <w:t xml:space="preserve">; </w:t>
      </w:r>
      <w:hyperlink w:anchor="_ENREF_45" w:tooltip="Lichtenstein, 2012 #11362" w:history="1">
        <w:r w:rsidR="00917CCE">
          <w:rPr>
            <w:rFonts w:cs="Times New Roman"/>
            <w:noProof/>
            <w:lang w:val="en-AU"/>
          </w:rPr>
          <w:t>Lichtenstein et al., 2012</w:t>
        </w:r>
      </w:hyperlink>
      <w:r w:rsidR="002074E7">
        <w:rPr>
          <w:rFonts w:cs="Times New Roman"/>
          <w:noProof/>
          <w:lang w:val="en-AU"/>
        </w:rPr>
        <w:t>)</w:t>
      </w:r>
      <w:r w:rsidRPr="000F70F1">
        <w:rPr>
          <w:rFonts w:cs="Times New Roman"/>
          <w:lang w:val="en-AU"/>
        </w:rPr>
        <w:fldChar w:fldCharType="end"/>
      </w:r>
      <w:r w:rsidRPr="000F70F1">
        <w:rPr>
          <w:rFonts w:cs="Times New Roman"/>
          <w:lang w:val="en-AU"/>
        </w:rPr>
        <w:t xml:space="preserve">, trauma related ED visits </w:t>
      </w:r>
      <w:r w:rsidRPr="000F70F1">
        <w:rPr>
          <w:rFonts w:cs="Times New Roman"/>
          <w:lang w:val="en-AU"/>
        </w:rPr>
        <w:fldChar w:fldCharType="begin">
          <w:fldData xml:space="preserve">PEVuZE5vdGU+PENpdGU+PEF1dGhvcj5NYW48L0F1dGhvcj48WWVhcj4yMDE1PC9ZZWFyPjxSZWNO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NDAtODwvcGFnZXM+PHZvbHVtZT4xMzU8L3ZvbHVtZT48bnVtYmVyPjE8L251bWJlcj48a2V5d29y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</w:fldData>
        </w:fldChar>
      </w:r>
      <w:r w:rsidRPr="000F70F1">
        <w:rPr>
          <w:rFonts w:cs="Times New Roman"/>
          <w:lang w:val="en-AU"/>
        </w:rPr>
        <w:instrText xml:space="preserve"> ADDIN EN.CITE </w:instrText>
      </w:r>
      <w:r w:rsidRPr="000F70F1">
        <w:rPr>
          <w:rFonts w:cs="Times New Roman"/>
          <w:lang w:val="en-AU"/>
        </w:rPr>
        <w:fldChar w:fldCharType="begin">
          <w:fldData xml:space="preserve">PEVuZE5vdGU+PENpdGU+PEF1dGhvcj5NYW48L0F1dGhvcj48WWVhcj4yMDE1PC9ZZWFyPjxSZWNO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NDAtODwvcGFnZXM+PHZvbHVtZT4xMzU8L3ZvbHVtZT48bnVtYmVyPjE8L251bWJlcj48a2V5d29y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</w:fldData>
        </w:fldChar>
      </w:r>
      <w:r w:rsidRPr="000F70F1">
        <w:rPr>
          <w:rFonts w:cs="Times New Roman"/>
          <w:lang w:val="en-AU"/>
        </w:rPr>
        <w:instrText xml:space="preserve"> ADDIN EN.CITE.DATA </w:instrText>
      </w:r>
      <w:r w:rsidRPr="000F70F1">
        <w:rPr>
          <w:rFonts w:cs="Times New Roman"/>
          <w:lang w:val="en-AU"/>
        </w:rPr>
      </w:r>
      <w:r w:rsidRPr="000F70F1">
        <w:rPr>
          <w:rFonts w:cs="Times New Roman"/>
          <w:lang w:val="en-AU"/>
        </w:rPr>
        <w:fldChar w:fldCharType="end"/>
      </w:r>
      <w:r w:rsidRPr="000F70F1">
        <w:rPr>
          <w:rFonts w:cs="Times New Roman"/>
          <w:lang w:val="en-AU"/>
        </w:rPr>
      </w:r>
      <w:r w:rsidRPr="000F70F1">
        <w:rPr>
          <w:rFonts w:cs="Times New Roman"/>
          <w:lang w:val="en-AU"/>
        </w:rPr>
        <w:fldChar w:fldCharType="separate"/>
      </w:r>
      <w:r w:rsidRPr="000F70F1">
        <w:rPr>
          <w:rFonts w:cs="Times New Roman"/>
          <w:noProof/>
          <w:lang w:val="en-AU"/>
        </w:rPr>
        <w:t>(</w:t>
      </w:r>
      <w:hyperlink w:anchor="_ENREF_46" w:tooltip="Man, 2015 #29919" w:history="1">
        <w:r w:rsidR="00917CCE" w:rsidRPr="000F70F1">
          <w:rPr>
            <w:rFonts w:cs="Times New Roman"/>
            <w:noProof/>
            <w:lang w:val="en-AU"/>
          </w:rPr>
          <w:t>Man et al., 2015</w:t>
        </w:r>
      </w:hyperlink>
      <w:r w:rsidRPr="000F70F1">
        <w:rPr>
          <w:rFonts w:cs="Times New Roman"/>
          <w:noProof/>
          <w:lang w:val="en-AU"/>
        </w:rPr>
        <w:t>)</w:t>
      </w:r>
      <w:r w:rsidRPr="000F70F1">
        <w:rPr>
          <w:rFonts w:cs="Times New Roman"/>
          <w:lang w:val="en-AU"/>
        </w:rPr>
        <w:fldChar w:fldCharType="end"/>
      </w:r>
      <w:r w:rsidRPr="000F70F1">
        <w:rPr>
          <w:rFonts w:cs="Times New Roman"/>
          <w:lang w:val="en-AU"/>
        </w:rPr>
        <w:t xml:space="preserve">, serious transport accidents and motor vehicle crashes </w:t>
      </w:r>
      <w:r w:rsidRPr="000F70F1">
        <w:rPr>
          <w:rFonts w:cs="Times New Roman"/>
          <w:lang w:val="en-AU"/>
        </w:rPr>
        <w:fldChar w:fldCharType="begin">
          <w:fldData xml:space="preserve">PEVuZE5vdGU+PENpdGU+PEF1dGhvcj5DaGFuZzwvQXV0aG9yPjxZZWFyPjIwMTc8L1llYXI+PFJl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</w:fldData>
        </w:fldChar>
      </w:r>
      <w:r w:rsidR="002074E7">
        <w:rPr>
          <w:rFonts w:cs="Times New Roman"/>
          <w:lang w:val="en-AU"/>
        </w:rPr>
        <w:instrText xml:space="preserve"> ADDIN EN.CITE </w:instrText>
      </w:r>
      <w:r w:rsidR="002074E7">
        <w:rPr>
          <w:rFonts w:cs="Times New Roman"/>
          <w:lang w:val="en-AU"/>
        </w:rPr>
        <w:fldChar w:fldCharType="begin">
          <w:fldData xml:space="preserve">PEVuZE5vdGU+PENpdGU+PEF1dGhvcj5DaGFuZzwvQXV0aG9yPjxZZWFyPjIwMTc8L1llYXI+PFJl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</w:fldData>
        </w:fldChar>
      </w:r>
      <w:r w:rsidR="002074E7">
        <w:rPr>
          <w:rFonts w:cs="Times New Roman"/>
          <w:lang w:val="en-AU"/>
        </w:rPr>
        <w:instrText xml:space="preserve"> ADDIN EN.CITE.DATA </w:instrText>
      </w:r>
      <w:r w:rsidR="002074E7">
        <w:rPr>
          <w:rFonts w:cs="Times New Roman"/>
          <w:lang w:val="en-AU"/>
        </w:rPr>
      </w:r>
      <w:r w:rsidR="002074E7">
        <w:rPr>
          <w:rFonts w:cs="Times New Roman"/>
          <w:lang w:val="en-AU"/>
        </w:rPr>
        <w:fldChar w:fldCharType="end"/>
      </w:r>
      <w:r w:rsidRPr="000F70F1">
        <w:rPr>
          <w:rFonts w:cs="Times New Roman"/>
          <w:lang w:val="en-AU"/>
        </w:rPr>
      </w:r>
      <w:r w:rsidRPr="000F70F1">
        <w:rPr>
          <w:rFonts w:cs="Times New Roman"/>
          <w:lang w:val="en-AU"/>
        </w:rPr>
        <w:fldChar w:fldCharType="separate"/>
      </w:r>
      <w:r w:rsidR="002074E7">
        <w:rPr>
          <w:rFonts w:cs="Times New Roman"/>
          <w:noProof/>
          <w:lang w:val="en-AU"/>
        </w:rPr>
        <w:t>(</w:t>
      </w:r>
      <w:hyperlink w:anchor="_ENREF_10" w:tooltip="Chang, 2014 #7966" w:history="1">
        <w:r w:rsidR="00917CCE">
          <w:rPr>
            <w:rFonts w:cs="Times New Roman"/>
            <w:noProof/>
            <w:lang w:val="en-AU"/>
          </w:rPr>
          <w:t>Chang et al., 2014</w:t>
        </w:r>
      </w:hyperlink>
      <w:r w:rsidR="002074E7">
        <w:rPr>
          <w:rFonts w:cs="Times New Roman"/>
          <w:noProof/>
          <w:lang w:val="en-AU"/>
        </w:rPr>
        <w:t xml:space="preserve">; </w:t>
      </w:r>
      <w:hyperlink w:anchor="_ENREF_11" w:tooltip="Chang, 2017 #32047" w:history="1">
        <w:r w:rsidR="00917CCE">
          <w:rPr>
            <w:rFonts w:cs="Times New Roman"/>
            <w:noProof/>
            <w:lang w:val="en-AU"/>
          </w:rPr>
          <w:t>Chang et al., 2017</w:t>
        </w:r>
      </w:hyperlink>
      <w:r w:rsidR="002074E7">
        <w:rPr>
          <w:rFonts w:cs="Times New Roman"/>
          <w:noProof/>
          <w:lang w:val="en-AU"/>
        </w:rPr>
        <w:t>)</w:t>
      </w:r>
      <w:r w:rsidRPr="000F70F1">
        <w:rPr>
          <w:rFonts w:cs="Times New Roman"/>
          <w:lang w:val="en-AU"/>
        </w:rPr>
        <w:fldChar w:fldCharType="end"/>
      </w:r>
    </w:p>
    <w:p w14:paraId="4002D7FD" w14:textId="40CE0C22" w:rsidR="00B60547" w:rsidRDefault="00B60547" w:rsidP="00B60547">
      <w:pPr>
        <w:rPr>
          <w:rFonts w:cs="Times New Roman"/>
          <w:lang w:val="en-AU"/>
        </w:rPr>
      </w:pPr>
      <w:r w:rsidRPr="000F70F1">
        <w:rPr>
          <w:rFonts w:cs="Times New Roman"/>
          <w:lang w:val="en-AU"/>
        </w:rPr>
        <w:t xml:space="preserve"> As well as being clinically effective at improving outcomes for children, treatment for ADHD has also been shown to provide value-for-money in cost-effectiveness studies. The strongest evidence is for medication</w:t>
      </w:r>
      <w:r>
        <w:rPr>
          <w:rFonts w:cs="Times New Roman"/>
          <w:lang w:val="en-AU"/>
        </w:rPr>
        <w:t>;</w:t>
      </w:r>
      <w:r w:rsidRPr="000F70F1">
        <w:rPr>
          <w:rFonts w:cs="Times New Roman"/>
          <w:lang w:val="en-AU"/>
        </w:rPr>
        <w:t xml:space="preserve"> multiple analyses have demonstrated that the benefits of treating children with stimulant medication are worth the cost </w:t>
      </w:r>
      <w:r w:rsidRPr="000F70F1">
        <w:rPr>
          <w:rFonts w:cs="Times New Roman"/>
          <w:lang w:val="en-AU"/>
        </w:rPr>
        <w:fldChar w:fldCharType="begin"/>
      </w:r>
      <w:r w:rsidRPr="000F70F1">
        <w:rPr>
          <w:rFonts w:cs="Times New Roman"/>
          <w:lang w:val="en-AU"/>
        </w:rPr>
        <w:instrText xml:space="preserve"> ADDIN EN.CITE &lt;EndNote&gt;&lt;Cite&gt;&lt;Author&gt;King&lt;/Author&gt;&lt;Year&gt;2006&lt;/Year&gt;&lt;RecNum&gt;43&lt;/RecNum&gt;&lt;DisplayText&gt;(King et al., 2006)&lt;/DisplayText&gt;&lt;record&gt;&lt;rec-number&gt;43&lt;/rec-number&gt;&lt;foreign-keys&gt;&lt;key app="EN" db-id="s9ftx9zs4as9pie9wwe5pzxuzssxarpx5ses" timestamp="1552009444"&gt;43&lt;/key&gt;&lt;/foreign-keys&gt;&lt;ref-type name="Journal Article"&gt;17&lt;/ref-type&gt;&lt;contributors&gt;&lt;authors&gt;&lt;author&gt;King, Sarah&lt;/author&gt;&lt;author&gt;Griffin, S&lt;/author&gt;&lt;author&gt;Hodges, Z&lt;/author&gt;&lt;author&gt;Weatherly, H&lt;/author&gt;&lt;author&gt;Asseburg, C&lt;/author&gt;&lt;author&gt;Richardson, G&lt;/author&gt;&lt;author&gt;Golder, S&lt;/author&gt;&lt;author&gt;Taylor, E&lt;/author&gt;&lt;author&gt;Drummond, M&lt;/author&gt;&lt;author&gt;Riemsma, R&lt;/author&gt;&lt;/authors&gt;&lt;/contributors&gt;&lt;titles&gt;&lt;title&gt;A systematic review and economic model of the effectiveness and cost-effectiveness of methylphenidate, dexamfetamine and atomoxetine for the treatment of attention deficit hyperactivity disorder in children and adolescents&lt;/title&gt;&lt;secondary-title&gt;Health Technology Assessment (Winchester, England)&lt;/secondary-title&gt;&lt;/titles&gt;&lt;periodical&gt;&lt;full-title&gt;Health Technology Assessment (Winchester, England)&lt;/full-title&gt;&lt;/periodical&gt;&lt;pages&gt;iii-iv, xiii-146&lt;/pages&gt;&lt;volume&gt;10&lt;/volume&gt;&lt;number&gt;23&lt;/number&gt;&lt;dates&gt;&lt;year&gt;2006&lt;/year&gt;&lt;/dates&gt;&lt;isbn&gt;1366-5278&lt;/isbn&gt;&lt;urls&gt;&lt;/urls&gt;&lt;/record&gt;&lt;/Cite&gt;&lt;/EndNote&gt;</w:instrText>
      </w:r>
      <w:r w:rsidRPr="000F70F1">
        <w:rPr>
          <w:rFonts w:cs="Times New Roman"/>
          <w:lang w:val="en-AU"/>
        </w:rPr>
        <w:fldChar w:fldCharType="separate"/>
      </w:r>
      <w:r w:rsidRPr="000F70F1">
        <w:rPr>
          <w:rFonts w:cs="Times New Roman"/>
          <w:noProof/>
          <w:lang w:val="en-AU"/>
        </w:rPr>
        <w:t>(</w:t>
      </w:r>
      <w:hyperlink w:anchor="_ENREF_36" w:tooltip="King, 2006 #43" w:history="1">
        <w:r w:rsidR="00917CCE" w:rsidRPr="000F70F1">
          <w:rPr>
            <w:rFonts w:cs="Times New Roman"/>
            <w:noProof/>
            <w:lang w:val="en-AU"/>
          </w:rPr>
          <w:t>King et al., 2006</w:t>
        </w:r>
      </w:hyperlink>
      <w:r w:rsidRPr="000F70F1">
        <w:rPr>
          <w:rFonts w:cs="Times New Roman"/>
          <w:noProof/>
          <w:lang w:val="en-AU"/>
        </w:rPr>
        <w:t>)</w:t>
      </w:r>
      <w:r w:rsidRPr="000F70F1">
        <w:rPr>
          <w:rFonts w:cs="Times New Roman"/>
          <w:lang w:val="en-AU"/>
        </w:rPr>
        <w:fldChar w:fldCharType="end"/>
      </w:r>
      <w:r w:rsidRPr="000F70F1">
        <w:rPr>
          <w:rFonts w:cs="Times New Roman"/>
          <w:lang w:val="en-AU"/>
        </w:rPr>
        <w:t xml:space="preserve">. In Australia ADHD is often not diagnosed until relatively late in childhood </w:t>
      </w:r>
      <w:r w:rsidRPr="000F70F1">
        <w:rPr>
          <w:rFonts w:cs="Times New Roman"/>
          <w:lang w:val="en-AU"/>
        </w:rPr>
        <w:fldChar w:fldCharType="begin">
          <w:fldData xml:space="preserve">PEVuZE5vdGU+PENpdGU+PEF1dGhvcj5FZnJvbjwvQXV0aG9yPjxZZWFyPjIwMTM8L1llYXI+PFJl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</w:fldData>
        </w:fldChar>
      </w:r>
      <w:r w:rsidR="002074E7">
        <w:rPr>
          <w:rFonts w:cs="Times New Roman"/>
          <w:lang w:val="en-AU"/>
        </w:rPr>
        <w:instrText xml:space="preserve"> ADDIN EN.CITE </w:instrText>
      </w:r>
      <w:r w:rsidR="002074E7">
        <w:rPr>
          <w:rFonts w:cs="Times New Roman"/>
          <w:lang w:val="en-AU"/>
        </w:rPr>
        <w:fldChar w:fldCharType="begin">
          <w:fldData xml:space="preserve">PEVuZE5vdGU+PENpdGU+PEF1dGhvcj5FZnJvbjwvQXV0aG9yPjxZZWFyPjIwMTM8L1llYXI+PFJl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</w:fldData>
        </w:fldChar>
      </w:r>
      <w:r w:rsidR="002074E7">
        <w:rPr>
          <w:rFonts w:cs="Times New Roman"/>
          <w:lang w:val="en-AU"/>
        </w:rPr>
        <w:instrText xml:space="preserve"> ADDIN EN.CITE.DATA </w:instrText>
      </w:r>
      <w:r w:rsidR="002074E7">
        <w:rPr>
          <w:rFonts w:cs="Times New Roman"/>
          <w:lang w:val="en-AU"/>
        </w:rPr>
      </w:r>
      <w:r w:rsidR="002074E7">
        <w:rPr>
          <w:rFonts w:cs="Times New Roman"/>
          <w:lang w:val="en-AU"/>
        </w:rPr>
        <w:fldChar w:fldCharType="end"/>
      </w:r>
      <w:r w:rsidRPr="000F70F1">
        <w:rPr>
          <w:rFonts w:cs="Times New Roman"/>
          <w:lang w:val="en-AU"/>
        </w:rPr>
      </w:r>
      <w:r w:rsidRPr="000F70F1">
        <w:rPr>
          <w:rFonts w:cs="Times New Roman"/>
          <w:lang w:val="en-AU"/>
        </w:rPr>
        <w:fldChar w:fldCharType="separate"/>
      </w:r>
      <w:r w:rsidR="002074E7">
        <w:rPr>
          <w:rFonts w:cs="Times New Roman"/>
          <w:noProof/>
          <w:lang w:val="en-AU"/>
        </w:rPr>
        <w:t>(</w:t>
      </w:r>
      <w:hyperlink w:anchor="_ENREF_21" w:tooltip="Efron, 2013 #9103" w:history="1">
        <w:r w:rsidR="00917CCE">
          <w:rPr>
            <w:rFonts w:cs="Times New Roman"/>
            <w:noProof/>
            <w:lang w:val="en-AU"/>
          </w:rPr>
          <w:t>Efron et al., 2013</w:t>
        </w:r>
      </w:hyperlink>
      <w:r w:rsidR="002074E7">
        <w:rPr>
          <w:rFonts w:cs="Times New Roman"/>
          <w:noProof/>
          <w:lang w:val="en-AU"/>
        </w:rPr>
        <w:t>)</w:t>
      </w:r>
      <w:r w:rsidRPr="000F70F1">
        <w:rPr>
          <w:rFonts w:cs="Times New Roman"/>
          <w:lang w:val="en-AU"/>
        </w:rPr>
        <w:fldChar w:fldCharType="end"/>
      </w:r>
      <w:r w:rsidRPr="000F70F1">
        <w:rPr>
          <w:rFonts w:cs="Times New Roman"/>
          <w:lang w:val="en-AU"/>
        </w:rPr>
        <w:t xml:space="preserve"> and, as in many countries outside North America, evidence suggests that ADHD continues to be under</w:t>
      </w:r>
      <w:r>
        <w:rPr>
          <w:rFonts w:cs="Times New Roman"/>
          <w:lang w:val="en-AU"/>
        </w:rPr>
        <w:t>-</w:t>
      </w:r>
      <w:r w:rsidRPr="000F70F1">
        <w:rPr>
          <w:rFonts w:cs="Times New Roman"/>
          <w:lang w:val="en-AU"/>
        </w:rPr>
        <w:t>diagnosed and under</w:t>
      </w:r>
      <w:r>
        <w:rPr>
          <w:rFonts w:cs="Times New Roman"/>
          <w:lang w:val="en-AU"/>
        </w:rPr>
        <w:t>-</w:t>
      </w:r>
      <w:r w:rsidRPr="000F70F1">
        <w:rPr>
          <w:rFonts w:cs="Times New Roman"/>
          <w:lang w:val="en-AU"/>
        </w:rPr>
        <w:t xml:space="preserve">treated in Australia </w:t>
      </w:r>
      <w:r w:rsidRPr="000F70F1">
        <w:rPr>
          <w:rFonts w:cs="Times New Roman"/>
          <w:lang w:val="en-AU"/>
        </w:rPr>
        <w:fldChar w:fldCharType="begin">
          <w:fldData xml:space="preserve">PEVuZE5vdGU+PENpdGU+PEF1dGhvcj5SYW1hbjwvQXV0aG9yPjxZZWFyPjIwMTg8L1llYXI+PFJl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</w:fldData>
        </w:fldChar>
      </w:r>
      <w:r w:rsidRPr="000F70F1">
        <w:rPr>
          <w:rFonts w:cs="Times New Roman"/>
          <w:lang w:val="en-AU"/>
        </w:rPr>
        <w:instrText xml:space="preserve"> ADDIN EN.CITE </w:instrText>
      </w:r>
      <w:r w:rsidRPr="000F70F1">
        <w:rPr>
          <w:rFonts w:cs="Times New Roman"/>
          <w:lang w:val="en-AU"/>
        </w:rPr>
        <w:fldChar w:fldCharType="begin">
          <w:fldData xml:space="preserve">PEVuZE5vdGU+PENpdGU+PEF1dGhvcj5SYW1hbjwvQXV0aG9yPjxZZWFyPjIwMTg8L1llYXI+PFJl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</w:fldData>
        </w:fldChar>
      </w:r>
      <w:r w:rsidRPr="000F70F1">
        <w:rPr>
          <w:rFonts w:cs="Times New Roman"/>
          <w:lang w:val="en-AU"/>
        </w:rPr>
        <w:instrText xml:space="preserve"> ADDIN EN.CITE.DATA </w:instrText>
      </w:r>
      <w:r w:rsidRPr="000F70F1">
        <w:rPr>
          <w:rFonts w:cs="Times New Roman"/>
          <w:lang w:val="en-AU"/>
        </w:rPr>
      </w:r>
      <w:r w:rsidRPr="000F70F1">
        <w:rPr>
          <w:rFonts w:cs="Times New Roman"/>
          <w:lang w:val="en-AU"/>
        </w:rPr>
        <w:fldChar w:fldCharType="end"/>
      </w:r>
      <w:r w:rsidRPr="000F70F1">
        <w:rPr>
          <w:rFonts w:cs="Times New Roman"/>
          <w:lang w:val="en-AU"/>
        </w:rPr>
      </w:r>
      <w:r w:rsidRPr="000F70F1">
        <w:rPr>
          <w:rFonts w:cs="Times New Roman"/>
          <w:lang w:val="en-AU"/>
        </w:rPr>
        <w:fldChar w:fldCharType="separate"/>
      </w:r>
      <w:r w:rsidRPr="000F70F1">
        <w:rPr>
          <w:rFonts w:cs="Times New Roman"/>
          <w:noProof/>
          <w:lang w:val="en-AU"/>
        </w:rPr>
        <w:t>(</w:t>
      </w:r>
      <w:hyperlink w:anchor="_ENREF_53" w:tooltip="Raman, 2018 #32375" w:history="1">
        <w:r w:rsidR="00917CCE" w:rsidRPr="000F70F1">
          <w:rPr>
            <w:rFonts w:cs="Times New Roman"/>
            <w:noProof/>
            <w:lang w:val="en-AU"/>
          </w:rPr>
          <w:t>Raman et al., 2018</w:t>
        </w:r>
      </w:hyperlink>
      <w:r w:rsidRPr="000F70F1">
        <w:rPr>
          <w:rFonts w:cs="Times New Roman"/>
          <w:noProof/>
          <w:lang w:val="en-AU"/>
        </w:rPr>
        <w:t>)</w:t>
      </w:r>
      <w:r w:rsidRPr="000F70F1">
        <w:rPr>
          <w:rFonts w:cs="Times New Roman"/>
          <w:lang w:val="en-AU"/>
        </w:rPr>
        <w:fldChar w:fldCharType="end"/>
      </w:r>
      <w:r w:rsidRPr="000F70F1">
        <w:rPr>
          <w:rFonts w:cs="Times New Roman"/>
          <w:lang w:val="en-AU"/>
        </w:rPr>
        <w:t xml:space="preserve">. Recent data also highlight the considerable variation in practice across the country </w:t>
      </w:r>
      <w:r w:rsidRPr="000F70F1">
        <w:rPr>
          <w:rFonts w:cs="Times New Roman"/>
          <w:lang w:val="en-AU"/>
        </w:rPr>
        <w:fldChar w:fldCharType="begin"/>
      </w:r>
      <w:r w:rsidRPr="000F70F1">
        <w:rPr>
          <w:rFonts w:cs="Times New Roman"/>
          <w:lang w:val="en-AU"/>
        </w:rPr>
        <w:instrText xml:space="preserve"> ADDIN EN.CITE &lt;EndNote&gt;&lt;Cite&gt;&lt;Author&gt;Care&lt;/Author&gt;&lt;Year&gt;2015&lt;/Year&gt;&lt;RecNum&gt;31598&lt;/RecNum&gt;&lt;DisplayText&gt;(Care, 2015)&lt;/DisplayText&gt;&lt;record&gt;&lt;rec-number&gt;31598&lt;/rec-number&gt;&lt;foreign-keys&gt;&lt;key app="EN" db-id="tw5sxtea5t5a9eex5pfxsapespe2aprrp9a2" timestamp="1475722492"&gt;31598&lt;/key&gt;&lt;/foreign-keys&gt;&lt;ref-type name="Book Section"&gt;5&lt;/ref-type&gt;&lt;contributors&gt;&lt;authors&gt;&lt;author&gt;Australian Commission on Safety and Quality in Health Care&lt;/author&gt;&lt;/authors&gt;&lt;/contributors&gt;&lt;titles&gt;&lt;title&gt;Attention deficit hyperactivity disorder medicines dispensing 17 years and under&lt;/title&gt;&lt;secondary-title&gt;Australian Atlas of Healthcare Variation&lt;/secondary-title&gt;&lt;/titles&gt;&lt;pages&gt;249 - 256&lt;/pages&gt;&lt;section&gt;4.10&lt;/section&gt;&lt;dates&gt;&lt;year&gt;2015&lt;/year&gt;&lt;/dates&gt;&lt;pub-location&gt;Sydney&lt;/pub-location&gt;&lt;publisher&gt;Australian Commission on Safety and Quality in Health Care&lt;/publisher&gt;&lt;urls&gt;&lt;/urls&gt;&lt;/record&gt;&lt;/Cite&gt;&lt;/EndNote&gt;</w:instrText>
      </w:r>
      <w:r w:rsidRPr="000F70F1">
        <w:rPr>
          <w:rFonts w:cs="Times New Roman"/>
          <w:lang w:val="en-AU"/>
        </w:rPr>
        <w:fldChar w:fldCharType="separate"/>
      </w:r>
      <w:r w:rsidRPr="000F70F1">
        <w:rPr>
          <w:rFonts w:cs="Times New Roman"/>
          <w:noProof/>
          <w:lang w:val="en-AU"/>
        </w:rPr>
        <w:t>(</w:t>
      </w:r>
      <w:hyperlink w:anchor="_ENREF_9" w:tooltip="Care, 2015 #31598" w:history="1">
        <w:r w:rsidR="00917CCE" w:rsidRPr="000F70F1">
          <w:rPr>
            <w:rFonts w:cs="Times New Roman"/>
            <w:noProof/>
            <w:lang w:val="en-AU"/>
          </w:rPr>
          <w:t>Care, 2015</w:t>
        </w:r>
      </w:hyperlink>
      <w:r w:rsidRPr="000F70F1">
        <w:rPr>
          <w:rFonts w:cs="Times New Roman"/>
          <w:noProof/>
          <w:lang w:val="en-AU"/>
        </w:rPr>
        <w:t>)</w:t>
      </w:r>
      <w:r w:rsidRPr="000F70F1">
        <w:rPr>
          <w:rFonts w:cs="Times New Roman"/>
          <w:lang w:val="en-AU"/>
        </w:rPr>
        <w:fldChar w:fldCharType="end"/>
      </w:r>
      <w:r w:rsidRPr="000F70F1">
        <w:rPr>
          <w:rFonts w:cs="Times New Roman"/>
          <w:lang w:val="en-AU"/>
        </w:rPr>
        <w:t xml:space="preserve">. Given these gaps and variability in access to treatments known to be effective and value for money, improving access for all children to evidence-based treatments for ADHD has the potential </w:t>
      </w:r>
      <w:r>
        <w:rPr>
          <w:rFonts w:cs="Times New Roman"/>
          <w:lang w:val="en-AU"/>
        </w:rPr>
        <w:t>to give</w:t>
      </w:r>
      <w:r w:rsidRPr="000F70F1">
        <w:rPr>
          <w:rFonts w:cs="Times New Roman"/>
          <w:lang w:val="en-AU"/>
        </w:rPr>
        <w:t xml:space="preserve"> very large economic returns. </w:t>
      </w:r>
    </w:p>
    <w:p w14:paraId="3A82524A" w14:textId="0BAEA2F0" w:rsidR="002074E7" w:rsidRDefault="002074E7" w:rsidP="00B60547">
      <w:pPr>
        <w:rPr>
          <w:rFonts w:cs="Times New Roman"/>
          <w:lang w:val="en-AU"/>
        </w:rPr>
      </w:pPr>
    </w:p>
    <w:p w14:paraId="45AD978C" w14:textId="24922D05" w:rsidR="002074E7" w:rsidRPr="000F70F1" w:rsidRDefault="002074E7" w:rsidP="00D23694">
      <w:pPr>
        <w:pStyle w:val="Heading2"/>
        <w:rPr>
          <w:lang w:val="en-AU"/>
        </w:rPr>
      </w:pPr>
      <w:r>
        <w:rPr>
          <w:lang w:val="en-AU"/>
        </w:rPr>
        <w:t>Treatment for conduct disorder</w:t>
      </w:r>
    </w:p>
    <w:p w14:paraId="314B41A7" w14:textId="5D451EF1" w:rsidR="00FB110F" w:rsidRPr="000F70F1" w:rsidRDefault="00FB110F" w:rsidP="00FB110F">
      <w:pPr>
        <w:rPr>
          <w:lang w:val="en-AU"/>
        </w:rPr>
      </w:pPr>
      <w:r w:rsidRPr="000F70F1">
        <w:rPr>
          <w:lang w:val="en-AU"/>
        </w:rPr>
        <w:t xml:space="preserve">The high costs of supporting those with conduct disorder and the likely downstream cost and societal implications suggest that early treatment may be key to reducing costs. </w:t>
      </w:r>
      <w:r>
        <w:rPr>
          <w:lang w:val="en-AU"/>
        </w:rPr>
        <w:t>In the UK</w:t>
      </w:r>
      <w:r w:rsidRPr="004146DC">
        <w:rPr>
          <w:lang w:val="en-AU"/>
        </w:rPr>
        <w:t xml:space="preserve">, </w:t>
      </w:r>
      <w:r w:rsidRPr="002742ED">
        <w:rPr>
          <w:lang w:val="en-AU"/>
        </w:rPr>
        <w:t>NICE has endorsed several, mainly parent and school based behavioural interventions, as effective and cost effective. It has been estimated that evidence based parenting programmes may be cost-saving to the public sector within 5–8 years, and save £16,4</w:t>
      </w:r>
      <w:r>
        <w:rPr>
          <w:lang w:val="en-AU"/>
        </w:rPr>
        <w:t>35</w:t>
      </w:r>
      <w:r w:rsidRPr="002742ED">
        <w:rPr>
          <w:lang w:val="en-AU"/>
        </w:rPr>
        <w:t xml:space="preserve"> per family over 25 years</w:t>
      </w:r>
      <w:r>
        <w:rPr>
          <w:lang w:val="en-AU"/>
        </w:rPr>
        <w:t xml:space="preserve"> ($AU40,378 in 2018) </w:t>
      </w:r>
      <w:r>
        <w:rPr>
          <w:lang w:val="en-AU"/>
        </w:rPr>
        <w:fldChar w:fldCharType="begin"/>
      </w:r>
      <w:r w:rsidR="002074E7">
        <w:rPr>
          <w:lang w:val="en-AU"/>
        </w:rPr>
        <w:instrText xml:space="preserve"> ADDIN EN.CITE &lt;EndNote&gt;&lt;Cite&gt;&lt;Author&gt;Bonin&lt;/Author&gt;&lt;Year&gt;2011&lt;/Year&gt;&lt;RecNum&gt;78&lt;/RecNum&gt;&lt;DisplayText&gt;(Bonin et al., 2011)&lt;/DisplayText&gt;&lt;record&gt;&lt;rec-number&gt;78&lt;/rec-number&gt;&lt;foreign-keys&gt;&lt;key app="EN" db-id="s9ftx9zs4as9pie9wwe5pzxuzssxarpx5ses" timestamp="1554165938"&gt;78&lt;/key&gt;&lt;/foreign-keys&gt;&lt;ref-type name="Journal Article"&gt;17&lt;/ref-type&gt;&lt;contributors&gt;&lt;authors&gt;&lt;author&gt;Bonin, Eva-Maria&lt;/author&gt;&lt;author&gt;Stevens, Madeleine&lt;/author&gt;&lt;author&gt;Beecham, Jennifer&lt;/author&gt;&lt;author&gt;Byford, Sarah&lt;/author&gt;&lt;author&gt;Parsonage, Michael&lt;/author&gt;&lt;/authors&gt;&lt;/contributors&gt;&lt;titles&gt;&lt;title&gt;Costs and longer-term savings of parenting programmes for the prevention of persistent conduct disorder: a modelling study&lt;/title&gt;&lt;secondary-title&gt;BMC public health&lt;/secondary-title&gt;&lt;/titles&gt;&lt;periodical&gt;&lt;full-title&gt;BMC public health&lt;/full-title&gt;&lt;/periodical&gt;&lt;pages&gt;803&lt;/pages&gt;&lt;volume&gt;11&lt;/volume&gt;&lt;number&gt;1&lt;/number&gt;&lt;dates&gt;&lt;year&gt;2011&lt;/year&gt;&lt;/dates&gt;&lt;isbn&gt;1471-2458&lt;/isbn&gt;&lt;urls&gt;&lt;/urls&gt;&lt;/record&gt;&lt;/Cite&gt;&lt;/EndNote&gt;</w:instrText>
      </w:r>
      <w:r>
        <w:rPr>
          <w:lang w:val="en-AU"/>
        </w:rPr>
        <w:fldChar w:fldCharType="separate"/>
      </w:r>
      <w:r w:rsidR="002074E7">
        <w:rPr>
          <w:noProof/>
          <w:lang w:val="en-AU"/>
        </w:rPr>
        <w:t>(</w:t>
      </w:r>
      <w:hyperlink w:anchor="_ENREF_7" w:tooltip="Bonin, 2011 #78" w:history="1">
        <w:r w:rsidR="00917CCE">
          <w:rPr>
            <w:noProof/>
            <w:lang w:val="en-AU"/>
          </w:rPr>
          <w:t>Bonin et al., 2011</w:t>
        </w:r>
      </w:hyperlink>
      <w:r w:rsidR="002074E7">
        <w:rPr>
          <w:noProof/>
          <w:lang w:val="en-AU"/>
        </w:rPr>
        <w:t>)</w:t>
      </w:r>
      <w:r>
        <w:rPr>
          <w:lang w:val="en-AU"/>
        </w:rPr>
        <w:fldChar w:fldCharType="end"/>
      </w:r>
      <w:r w:rsidRPr="002742ED">
        <w:rPr>
          <w:lang w:val="en-AU"/>
        </w:rPr>
        <w:t>.</w:t>
      </w:r>
      <w:r w:rsidRPr="004146DC">
        <w:rPr>
          <w:lang w:val="en-AU"/>
        </w:rPr>
        <w:t xml:space="preserve"> </w:t>
      </w:r>
      <w:r w:rsidRPr="000F70F1">
        <w:rPr>
          <w:lang w:val="en-AU"/>
        </w:rPr>
        <w:t xml:space="preserve">However these programmes are difficult to implement and there remains a there is a paucity of evidence on whether they can be rolled-out and run effectively in routine practice, and on how to encourage parents to complete the course, identify and target groups of parents likely to benefit, how to engage hard-to-reach populations and on whether the benefits will last into adulthood. This is a very important consideration for service commissioners as these programmes have a face validity, ‘look good’ and are relatively easy to commission. </w:t>
      </w:r>
      <w:r w:rsidR="00E36F7F" w:rsidRPr="000F70F1">
        <w:rPr>
          <w:lang w:val="en-AU"/>
        </w:rPr>
        <w:t>However,</w:t>
      </w:r>
      <w:r w:rsidRPr="000F70F1">
        <w:rPr>
          <w:lang w:val="en-AU"/>
        </w:rPr>
        <w:t xml:space="preserve"> if not well implemented they will not change outcomes in a meaningful way and cease to be cost effective.</w:t>
      </w:r>
    </w:p>
    <w:p w14:paraId="2F2266BB" w14:textId="63486119" w:rsidR="00FB110F" w:rsidRDefault="00FB110F" w:rsidP="00FB110F">
      <w:pPr>
        <w:rPr>
          <w:lang w:val="en-AU"/>
        </w:rPr>
      </w:pPr>
      <w:r w:rsidRPr="000F70F1">
        <w:rPr>
          <w:lang w:val="en-AU"/>
        </w:rPr>
        <w:t xml:space="preserve">For adolescents with CD there is strong evidence to support a programme of Multi Systemic Therapy </w:t>
      </w:r>
      <w:r w:rsidRPr="000F70F1">
        <w:rPr>
          <w:lang w:val="en-AU"/>
        </w:rPr>
        <w:fldChar w:fldCharType="begin"/>
      </w:r>
      <w:r w:rsidR="002074E7">
        <w:rPr>
          <w:lang w:val="en-AU"/>
        </w:rPr>
        <w:instrText xml:space="preserve"> ADDIN EN.CITE &lt;EndNote&gt;&lt;Cite&gt;&lt;Author&gt;Henggeler&lt;/Author&gt;&lt;Year&gt;2009&lt;/Year&gt;&lt;RecNum&gt;33144&lt;/RecNum&gt;&lt;Prefix&gt;MST`, &lt;/Prefix&gt;&lt;DisplayText&gt;(MST, Henggeler et al., 2009)&lt;/DisplayText&gt;&lt;record&gt;&lt;rec-number&gt;33144&lt;/rec-number&gt;&lt;foreign-keys&gt;&lt;key app="EN" db-id="tw5sxtea5t5a9eex5pfxsapespe2aprrp9a2" timestamp="1552890306"&gt;33144&lt;/key&gt;&lt;/foreign-keys&gt;&lt;ref-type name="Book"&gt;6&lt;/ref-type&gt;&lt;contributors&gt;&lt;authors&gt;&lt;author&gt;Henggeler, S.W.&lt;/author&gt;&lt;author&gt;Schoenwald, S.K.&lt;/author&gt;&lt;author&gt;Borduin, C.M.&lt;/author&gt;&lt;author&gt;Rowland, M.D.&lt;/author&gt;&lt;author&gt;Cunningham, P.B.&lt;/author&gt;&lt;/authors&gt;&lt;/contributors&gt;&lt;titles&gt;&lt;title&gt;Multisystemic Therapy for Antisocial Behavior in Children and Adolescencts&lt;/title&gt;&lt;/titles&gt;&lt;edition&gt;2&lt;/edition&gt;&lt;dates&gt;&lt;year&gt;2009&lt;/year&gt;&lt;/dates&gt;&lt;pub-location&gt;New York&lt;/pub-location&gt;&lt;publisher&gt;The Guilford Press&lt;/publisher&gt;&lt;urls&gt;&lt;/urls&gt;&lt;/record&gt;&lt;/Cite&gt;&lt;/EndNote&gt;</w:instrText>
      </w:r>
      <w:r w:rsidRPr="000F70F1">
        <w:rPr>
          <w:lang w:val="en-AU"/>
        </w:rPr>
        <w:fldChar w:fldCharType="separate"/>
      </w:r>
      <w:r w:rsidR="002074E7">
        <w:rPr>
          <w:noProof/>
          <w:lang w:val="en-AU"/>
        </w:rPr>
        <w:t>(</w:t>
      </w:r>
      <w:hyperlink w:anchor="_ENREF_33" w:tooltip="Henggeler, 2009 #33144" w:history="1">
        <w:r w:rsidR="00917CCE">
          <w:rPr>
            <w:noProof/>
            <w:lang w:val="en-AU"/>
          </w:rPr>
          <w:t>MST, Henggeler et al., 2009</w:t>
        </w:r>
      </w:hyperlink>
      <w:r w:rsidR="002074E7">
        <w:rPr>
          <w:noProof/>
          <w:lang w:val="en-AU"/>
        </w:rPr>
        <w:t>)</w:t>
      </w:r>
      <w:r w:rsidRPr="000F70F1">
        <w:rPr>
          <w:lang w:val="en-AU"/>
        </w:rPr>
        <w:fldChar w:fldCharType="end"/>
      </w:r>
      <w:r w:rsidRPr="000F70F1">
        <w:rPr>
          <w:lang w:val="en-AU"/>
        </w:rPr>
        <w:t xml:space="preserve">. This is a multi-approach, multiagency, system of therapy that is costly in </w:t>
      </w:r>
      <w:r w:rsidRPr="000F70F1">
        <w:rPr>
          <w:lang w:val="en-AU"/>
        </w:rPr>
        <w:lastRenderedPageBreak/>
        <w:t xml:space="preserve">time and money which has been judged as too expensive to deliver in most public services.  An economic analysis of data from a randomised effectiveness trial of a similar package of MST for child abuse and neglect in the US did however find that the </w:t>
      </w:r>
      <w:r w:rsidRPr="00D23694">
        <w:rPr>
          <w:lang w:val="en-AU"/>
        </w:rPr>
        <w:t xml:space="preserve">net benefit of MST, versus enhanced outpatient treatment, was $26,655 ($US 2015, equivalent to $AU41,355 in 2018) per family at 16 months post-baseline. This meant that every dollar spent on MST recovered $3.31 ($AU5.13 in 2018) in savings to participants, taxpayers, and society at large </w:t>
      </w:r>
      <w:r w:rsidRPr="00D23694">
        <w:rPr>
          <w:lang w:val="en-AU"/>
        </w:rPr>
        <w:fldChar w:fldCharType="begin"/>
      </w:r>
      <w:r w:rsidR="002074E7" w:rsidRPr="00D23694">
        <w:rPr>
          <w:lang w:val="en-AU"/>
        </w:rPr>
        <w:instrText xml:space="preserve"> ADDIN EN.CITE &lt;EndNote&gt;&lt;Cite&gt;&lt;Author&gt;Dopp&lt;/Author&gt;&lt;Year&gt;2018&lt;/Year&gt;&lt;RecNum&gt;33145&lt;/RecNum&gt;&lt;DisplayText&gt;(Dopp et al., 2018)&lt;/DisplayText&gt;&lt;record&gt;&lt;rec-number&gt;33145&lt;/rec-number&gt;&lt;foreign-keys&gt;&lt;key app="EN" db-id="tw5sxtea5t5a9eex5pfxsapespe2aprrp9a2" timestamp="1552891096"&gt;33145&lt;/key&gt;&lt;/foreign-keys&gt;&lt;ref-type name="Journal Article"&gt;17&lt;/ref-type&gt;&lt;contributors&gt;&lt;authors&gt;&lt;author&gt;Dopp, A. R.&lt;/author&gt;&lt;author&gt;Schaeffer, C. M.&lt;/author&gt;&lt;author&gt;Swenson, C. C.&lt;/author&gt;&lt;author&gt;Powell, J. S.&lt;/author&gt;&lt;/authors&gt;&lt;/contributors&gt;&lt;auth-address&gt;Department of Psychological Science, University of Arkansas, 216 Memorial Hall, Fayetteville, AR, 72701, USA. dopp@uark.edu.&amp;#xD;Division of Child and Adolescent Psychiatry, Department of Psychiatry, University of Maryland Baltimore, Baltimore, MD, USA.&amp;#xD;Division of Global and Community Health, Department of Psychiatry and Behavioral Sciences, Medical University of South Carolina, Charleston, SC, USA.&lt;/auth-address&gt;&lt;titles&gt;&lt;title&gt;Economic Impact of Multisystemic Therapy for Child Abuse and Neglect&lt;/title&gt;&lt;secondary-title&gt;Adm Policy Ment Health&lt;/secondary-title&gt;&lt;/titles&gt;&lt;periodical&gt;&lt;full-title&gt;Adm Policy Ment Health&lt;/full-title&gt;&lt;abbr-1&gt;Administration and policy in mental health&lt;/abbr-1&gt;&lt;/periodical&gt;&lt;pages&gt;876-887&lt;/pages&gt;&lt;volume&gt;45&lt;/volume&gt;&lt;number&gt;6&lt;/number&gt;&lt;keywords&gt;&lt;keyword&gt;*Child maltreatment&lt;/keyword&gt;&lt;keyword&gt;*Cost-benefit analysis&lt;/keyword&gt;&lt;keyword&gt;*Evidence-based treatment&lt;/keyword&gt;&lt;keyword&gt;*Multisystemic Therapy (MST)&lt;/keyword&gt;&lt;keyword&gt;*Trauma&lt;/keyword&gt;&lt;/keywords&gt;&lt;dates&gt;&lt;year&gt;2018&lt;/year&gt;&lt;pub-dates&gt;&lt;date&gt;Nov&lt;/date&gt;&lt;/pub-dates&gt;&lt;/dates&gt;&lt;isbn&gt;1573-3289 (Electronic)&amp;#xD;0894-587X (Linking)&lt;/isbn&gt;&lt;accession-num&gt;29619643&lt;/accession-num&gt;&lt;urls&gt;&lt;related-urls&gt;&lt;url&gt;https://www.ncbi.nlm.nih.gov/pubmed/29619643&lt;/url&gt;&lt;/related-urls&gt;&lt;/urls&gt;&lt;custom2&gt;PMC6170744&lt;/custom2&gt;&lt;electronic-resource-num&gt;10.1007/s10488-018-0870-1&lt;/electronic-resource-num&gt;&lt;/record&gt;&lt;/Cite&gt;&lt;/EndNote&gt;</w:instrText>
      </w:r>
      <w:r w:rsidRPr="00D23694">
        <w:rPr>
          <w:lang w:val="en-AU"/>
        </w:rPr>
        <w:fldChar w:fldCharType="separate"/>
      </w:r>
      <w:r w:rsidR="002074E7" w:rsidRPr="00D23694">
        <w:rPr>
          <w:noProof/>
          <w:lang w:val="en-AU"/>
        </w:rPr>
        <w:t>(</w:t>
      </w:r>
      <w:hyperlink w:anchor="_ENREF_19" w:tooltip="Dopp, 2018 #33145" w:history="1">
        <w:r w:rsidR="00917CCE" w:rsidRPr="00D23694">
          <w:rPr>
            <w:noProof/>
            <w:lang w:val="en-AU"/>
          </w:rPr>
          <w:t>Dopp et al., 2018</w:t>
        </w:r>
      </w:hyperlink>
      <w:r w:rsidR="002074E7" w:rsidRPr="00D23694">
        <w:rPr>
          <w:noProof/>
          <w:lang w:val="en-AU"/>
        </w:rPr>
        <w:t>)</w:t>
      </w:r>
      <w:r w:rsidRPr="00D23694">
        <w:rPr>
          <w:lang w:val="en-AU"/>
        </w:rPr>
        <w:fldChar w:fldCharType="end"/>
      </w:r>
      <w:r w:rsidRPr="001C0984">
        <w:rPr>
          <w:lang w:val="en-AU"/>
        </w:rPr>
        <w:t>.</w:t>
      </w:r>
      <w:r w:rsidRPr="000F70F1">
        <w:rPr>
          <w:lang w:val="en-AU"/>
        </w:rPr>
        <w:t xml:space="preserve"> Also an implementation of MST for severe conduct disorder in a German-speaking environment showed a significant potential of cost savings compared to other intervention methods and that the costs of MST per case were between 40 % and 64 % lower than these of standard interventions </w:t>
      </w:r>
      <w:r w:rsidRPr="000F70F1">
        <w:rPr>
          <w:lang w:val="en-AU"/>
        </w:rPr>
        <w:fldChar w:fldCharType="begin">
          <w:fldData xml:space="preserve">PEVuZE5vdGU+PENpdGU+PEF1dGhvcj5SZWhiZXJnPC9BdXRob3I+PFllYXI+MjAxMTwvWWVhcj48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</w:fldData>
        </w:fldChar>
      </w:r>
      <w:r w:rsidR="002074E7">
        <w:rPr>
          <w:lang w:val="en-AU"/>
        </w:rPr>
        <w:instrText xml:space="preserve"> ADDIN EN.CITE </w:instrText>
      </w:r>
      <w:r w:rsidR="002074E7">
        <w:rPr>
          <w:lang w:val="en-AU"/>
        </w:rPr>
        <w:fldChar w:fldCharType="begin">
          <w:fldData xml:space="preserve">PEVuZE5vdGU+PENpdGU+PEF1dGhvcj5SZWhiZXJnPC9BdXRob3I+PFllYXI+MjAxMTwvWWVhcj48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</w:fldData>
        </w:fldChar>
      </w:r>
      <w:r w:rsidR="002074E7">
        <w:rPr>
          <w:lang w:val="en-AU"/>
        </w:rPr>
        <w:instrText xml:space="preserve"> ADDIN EN.CITE.DATA </w:instrText>
      </w:r>
      <w:r w:rsidR="002074E7">
        <w:rPr>
          <w:lang w:val="en-AU"/>
        </w:rPr>
      </w:r>
      <w:r w:rsidR="002074E7">
        <w:rPr>
          <w:lang w:val="en-AU"/>
        </w:rPr>
        <w:fldChar w:fldCharType="end"/>
      </w:r>
      <w:r w:rsidRPr="000F70F1">
        <w:rPr>
          <w:lang w:val="en-AU"/>
        </w:rPr>
      </w:r>
      <w:r w:rsidRPr="000F70F1">
        <w:rPr>
          <w:lang w:val="en-AU"/>
        </w:rPr>
        <w:fldChar w:fldCharType="separate"/>
      </w:r>
      <w:r w:rsidR="002074E7">
        <w:rPr>
          <w:noProof/>
          <w:lang w:val="en-AU"/>
        </w:rPr>
        <w:t>(</w:t>
      </w:r>
      <w:hyperlink w:anchor="_ENREF_54" w:tooltip="Rehberg, 2011 #33146" w:history="1">
        <w:r w:rsidR="00917CCE">
          <w:rPr>
            <w:noProof/>
            <w:lang w:val="en-AU"/>
          </w:rPr>
          <w:t>Rehberg et al., 2011</w:t>
        </w:r>
      </w:hyperlink>
      <w:r w:rsidR="002074E7">
        <w:rPr>
          <w:noProof/>
          <w:lang w:val="en-AU"/>
        </w:rPr>
        <w:t>)</w:t>
      </w:r>
      <w:r w:rsidRPr="000F70F1">
        <w:rPr>
          <w:lang w:val="en-AU"/>
        </w:rPr>
        <w:fldChar w:fldCharType="end"/>
      </w:r>
      <w:r w:rsidRPr="000F70F1">
        <w:rPr>
          <w:lang w:val="en-AU"/>
        </w:rPr>
        <w:t>. This suggests that a more thorough economic analysis of MST for those extreme cases which are likely to already be having a significant economic impact, is worth considering.</w:t>
      </w:r>
    </w:p>
    <w:p w14:paraId="6F526113" w14:textId="5385F494" w:rsidR="002074E7" w:rsidRDefault="002074E7" w:rsidP="00D23694">
      <w:pPr>
        <w:pStyle w:val="Heading2"/>
        <w:rPr>
          <w:lang w:val="en-AU"/>
        </w:rPr>
      </w:pPr>
      <w:r>
        <w:rPr>
          <w:lang w:val="en-AU"/>
        </w:rPr>
        <w:t xml:space="preserve">Treatment for anxiety disorders </w:t>
      </w:r>
    </w:p>
    <w:p w14:paraId="085B01DA" w14:textId="28EB1B92" w:rsidR="00504C0F" w:rsidRPr="000F70F1" w:rsidRDefault="00A05227" w:rsidP="00FB110F">
      <w:pPr>
        <w:rPr>
          <w:lang w:val="en-AU"/>
        </w:rPr>
      </w:pPr>
      <w:r>
        <w:rPr>
          <w:lang w:val="en-AU"/>
        </w:rPr>
        <w:t xml:space="preserve">The evidence on cost-effective interventions for treatment of childhood anxiety disorders is quite limited. </w:t>
      </w:r>
      <w:r w:rsidR="00504C0F">
        <w:rPr>
          <w:lang w:val="en-AU"/>
        </w:rPr>
        <w:t>A</w:t>
      </w:r>
      <w:r w:rsidR="00504C0F" w:rsidRPr="007C0BCD">
        <w:rPr>
          <w:lang w:val="en-AU"/>
        </w:rPr>
        <w:t xml:space="preserve"> cost-effectiveness study</w:t>
      </w:r>
      <w:r w:rsidR="00504C0F">
        <w:rPr>
          <w:lang w:val="en-AU"/>
        </w:rPr>
        <w:t xml:space="preserve"> </w:t>
      </w:r>
      <w:r w:rsidR="00504C0F" w:rsidRPr="007C0BCD">
        <w:rPr>
          <w:lang w:val="en-AU"/>
        </w:rPr>
        <w:t>indicated that individual cognitive</w:t>
      </w:r>
      <w:r w:rsidR="00504C0F" w:rsidRPr="000F70F1">
        <w:rPr>
          <w:lang w:val="en-AU"/>
        </w:rPr>
        <w:t xml:space="preserve"> behaviour therapy is favo</w:t>
      </w:r>
      <w:r w:rsidR="00504C0F">
        <w:rPr>
          <w:lang w:val="en-AU"/>
        </w:rPr>
        <w:t>u</w:t>
      </w:r>
      <w:r w:rsidR="00504C0F" w:rsidRPr="000F70F1">
        <w:rPr>
          <w:lang w:val="en-AU"/>
        </w:rPr>
        <w:t xml:space="preserve">rable to family cognitive behaviour therapy 1 year after treatment, mainly due to slightly (but not statistically significant) improved outcome scores </w:t>
      </w:r>
      <w:r w:rsidR="00504C0F" w:rsidRPr="000F70F1">
        <w:rPr>
          <w:lang w:val="en-AU"/>
        </w:rPr>
        <w:fldChar w:fldCharType="begin"/>
      </w:r>
      <w:r w:rsidR="00504C0F" w:rsidRPr="000F70F1">
        <w:rPr>
          <w:lang w:val="en-AU"/>
        </w:rPr>
        <w:instrText xml:space="preserve"> ADDIN EN.CITE &lt;EndNote&gt;&lt;Cite&gt;&lt;Author&gt;Bodden&lt;/Author&gt;&lt;Year&gt;2008&lt;/Year&gt;&lt;RecNum&gt;33148&lt;/RecNum&gt;&lt;DisplayText&gt;(Bodden, Dirksen, Bogels, et al., 2008)&lt;/DisplayText&gt;&lt;record&gt;&lt;rec-number&gt;33148&lt;/rec-number&gt;&lt;foreign-keys&gt;&lt;key app="EN" db-id="tw5sxtea5t5a9eex5pfxsapespe2aprrp9a2" timestamp="1552950549"&gt;33148&lt;/key&gt;&lt;/foreign-keys&gt;&lt;ref-type name="Journal Article"&gt;17&lt;/ref-type&gt;&lt;contributors&gt;&lt;authors&gt;&lt;author&gt;Bodden, D. H.&lt;/author&gt;&lt;author&gt;Dirksen, C. D.&lt;/author&gt;&lt;author&gt;Bogels, S. M.&lt;/author&gt;&lt;author&gt;Nauta, M. H.&lt;/author&gt;&lt;author&gt;De Haan, E.&lt;/author&gt;&lt;author&gt;Ringrose, J.&lt;/author&gt;&lt;author&gt;Appelboom, C.&lt;/author&gt;&lt;author&gt;Brinkman, A. G.&lt;/author&gt;&lt;author&gt;Appelboom-Geerts, K. C.&lt;/author&gt;&lt;/authors&gt;&lt;/contributors&gt;&lt;auth-address&gt;University of Utrecht, The Netherlands. d.bodden@uu.nl&lt;/auth-address&gt;&lt;titles&gt;&lt;title&gt;Costs and cost-effectiveness of family CBT versus individual CBT in clinically anxious children&lt;/title&gt;&lt;secondary-title&gt;Clin Child Psychol Psychiatry&lt;/secondary-title&gt;&lt;/titles&gt;&lt;periodical&gt;&lt;full-title&gt;Clin Child Psychol Psychiatry&lt;/full-title&gt;&lt;abbr-1&gt;Clinical child psychology and psychiatry&lt;/abbr-1&gt;&lt;/periodical&gt;&lt;pages&gt;543-64&lt;/pages&gt;&lt;volume&gt;13&lt;/volume&gt;&lt;number&gt;4&lt;/number&gt;&lt;keywords&gt;&lt;keyword&gt;Adolescent&lt;/keyword&gt;&lt;keyword&gt;Anxiety Disorders/*therapy&lt;/keyword&gt;&lt;keyword&gt;Child&lt;/keyword&gt;&lt;keyword&gt;Cognitive Behavioral Therapy/*economics&lt;/keyword&gt;&lt;keyword&gt;*Cost of Illness&lt;/keyword&gt;&lt;keyword&gt;Cost-Benefit Analysis&lt;/keyword&gt;&lt;keyword&gt;Family Therapy/*economics&lt;/keyword&gt;&lt;keyword&gt;Female&lt;/keyword&gt;&lt;keyword&gt;*Health Care Costs&lt;/keyword&gt;&lt;keyword&gt;Humans&lt;/keyword&gt;&lt;keyword&gt;Male&lt;/keyword&gt;&lt;keyword&gt;Models, Econometric&lt;/keyword&gt;&lt;keyword&gt;Netherlands&lt;/keyword&gt;&lt;keyword&gt;Quality-Adjusted Life Years&lt;/keyword&gt;&lt;/keywords&gt;&lt;dates&gt;&lt;year&gt;2008&lt;/year&gt;&lt;pub-dates&gt;&lt;date&gt;Oct&lt;/date&gt;&lt;/pub-dates&gt;&lt;/dates&gt;&lt;isbn&gt;1359-1045 (Print)&amp;#xD;1359-1045 (Linking)&lt;/isbn&gt;&lt;accession-num&gt;18927140&lt;/accession-num&gt;&lt;urls&gt;&lt;related-urls&gt;&lt;url&gt;https://www.ncbi.nlm.nih.gov/pubmed/18927140&lt;/url&gt;&lt;/related-urls&gt;&lt;/urls&gt;&lt;electronic-resource-num&gt;10.1177/1359104508090602&lt;/electronic-resource-num&gt;&lt;/record&gt;&lt;/Cite&gt;&lt;/EndNote&gt;</w:instrText>
      </w:r>
      <w:r w:rsidR="00504C0F" w:rsidRPr="000F70F1">
        <w:rPr>
          <w:lang w:val="en-AU"/>
        </w:rPr>
        <w:fldChar w:fldCharType="separate"/>
      </w:r>
      <w:r w:rsidR="00504C0F" w:rsidRPr="000F70F1">
        <w:rPr>
          <w:noProof/>
          <w:lang w:val="en-AU"/>
        </w:rPr>
        <w:t>(</w:t>
      </w:r>
      <w:hyperlink w:anchor="_ENREF_6" w:tooltip="Bodden, 2008 #33148" w:history="1">
        <w:r w:rsidR="00917CCE" w:rsidRPr="000F70F1">
          <w:rPr>
            <w:noProof/>
            <w:lang w:val="en-AU"/>
          </w:rPr>
          <w:t>Bodden, Dirksen, Bogels, et al., 2008</w:t>
        </w:r>
      </w:hyperlink>
      <w:r w:rsidR="00504C0F" w:rsidRPr="000F70F1">
        <w:rPr>
          <w:noProof/>
          <w:lang w:val="en-AU"/>
        </w:rPr>
        <w:t>)</w:t>
      </w:r>
      <w:r w:rsidR="00504C0F" w:rsidRPr="000F70F1">
        <w:rPr>
          <w:lang w:val="en-AU"/>
        </w:rPr>
        <w:fldChar w:fldCharType="end"/>
      </w:r>
      <w:r w:rsidR="00504C0F" w:rsidRPr="000F70F1">
        <w:rPr>
          <w:lang w:val="en-AU"/>
        </w:rPr>
        <w:t xml:space="preserve">. </w:t>
      </w:r>
    </w:p>
    <w:p w14:paraId="121D190F" w14:textId="77777777" w:rsidR="009B2B50" w:rsidRPr="000F70F1" w:rsidRDefault="009B2B50" w:rsidP="009B2B50">
      <w:pPr>
        <w:pStyle w:val="Heading1"/>
        <w:rPr>
          <w:lang w:val="en-AU"/>
        </w:rPr>
      </w:pPr>
      <w:r w:rsidRPr="000F70F1">
        <w:rPr>
          <w:lang w:val="en-AU"/>
        </w:rPr>
        <w:t>Gaps in current programs and supports available</w:t>
      </w:r>
    </w:p>
    <w:p w14:paraId="08EE06F7" w14:textId="79228151" w:rsidR="005F6C2B" w:rsidRPr="000F70F1" w:rsidRDefault="005F6C2B" w:rsidP="006B36EB">
      <w:pPr>
        <w:rPr>
          <w:lang w:val="en-AU"/>
        </w:rPr>
      </w:pPr>
      <w:r w:rsidRPr="000F70F1">
        <w:rPr>
          <w:lang w:val="en-AU"/>
        </w:rPr>
        <w:t xml:space="preserve">As highlighted in previous reviews fragmentation of care has a significant impact on </w:t>
      </w:r>
      <w:r w:rsidR="002C70CF" w:rsidRPr="000F70F1">
        <w:rPr>
          <w:lang w:val="en-AU"/>
        </w:rPr>
        <w:t>the delivery of mental health services in Australia</w:t>
      </w:r>
      <w:r w:rsidRPr="000F70F1">
        <w:rPr>
          <w:lang w:val="en-AU"/>
        </w:rPr>
        <w:t>. Whilst this is well</w:t>
      </w:r>
      <w:r w:rsidR="00E76F4D">
        <w:rPr>
          <w:lang w:val="en-AU"/>
        </w:rPr>
        <w:t>-known</w:t>
      </w:r>
      <w:r w:rsidRPr="000F70F1">
        <w:rPr>
          <w:lang w:val="en-AU"/>
        </w:rPr>
        <w:t xml:space="preserve"> the </w:t>
      </w:r>
      <w:r w:rsidR="00F67912" w:rsidRPr="000F70F1">
        <w:rPr>
          <w:lang w:val="en-AU"/>
        </w:rPr>
        <w:t>complexities</w:t>
      </w:r>
      <w:r w:rsidRPr="000F70F1">
        <w:rPr>
          <w:lang w:val="en-AU"/>
        </w:rPr>
        <w:t xml:space="preserve"> of </w:t>
      </w:r>
      <w:r w:rsidR="00610419">
        <w:rPr>
          <w:lang w:val="en-AU"/>
        </w:rPr>
        <w:t xml:space="preserve">how </w:t>
      </w:r>
      <w:r w:rsidRPr="000F70F1">
        <w:rPr>
          <w:lang w:val="en-AU"/>
        </w:rPr>
        <w:t xml:space="preserve">fragmentation </w:t>
      </w:r>
      <w:r w:rsidR="002C70CF" w:rsidRPr="000F70F1">
        <w:rPr>
          <w:lang w:val="en-AU"/>
        </w:rPr>
        <w:t>impact</w:t>
      </w:r>
      <w:r w:rsidR="00610419">
        <w:rPr>
          <w:lang w:val="en-AU"/>
        </w:rPr>
        <w:t>s</w:t>
      </w:r>
      <w:r w:rsidR="002C70CF" w:rsidRPr="000F70F1">
        <w:rPr>
          <w:lang w:val="en-AU"/>
        </w:rPr>
        <w:t xml:space="preserve"> on services for </w:t>
      </w:r>
      <w:r w:rsidRPr="000F70F1">
        <w:rPr>
          <w:lang w:val="en-AU"/>
        </w:rPr>
        <w:t xml:space="preserve">child mental health </w:t>
      </w:r>
      <w:r w:rsidR="00610419">
        <w:rPr>
          <w:lang w:val="en-AU"/>
        </w:rPr>
        <w:t>are</w:t>
      </w:r>
      <w:r w:rsidRPr="000F70F1">
        <w:rPr>
          <w:lang w:val="en-AU"/>
        </w:rPr>
        <w:t xml:space="preserve"> not always recogni</w:t>
      </w:r>
      <w:r w:rsidR="00E76F4D">
        <w:rPr>
          <w:lang w:val="en-AU"/>
        </w:rPr>
        <w:t>s</w:t>
      </w:r>
      <w:r w:rsidRPr="000F70F1">
        <w:rPr>
          <w:lang w:val="en-AU"/>
        </w:rPr>
        <w:t xml:space="preserve">ed. Within </w:t>
      </w:r>
      <w:r w:rsidR="002C70CF" w:rsidRPr="000F70F1">
        <w:rPr>
          <w:lang w:val="en-AU"/>
        </w:rPr>
        <w:t xml:space="preserve">the </w:t>
      </w:r>
      <w:r w:rsidRPr="000F70F1">
        <w:rPr>
          <w:lang w:val="en-AU"/>
        </w:rPr>
        <w:t xml:space="preserve">health </w:t>
      </w:r>
      <w:r w:rsidR="002C70CF" w:rsidRPr="000F70F1">
        <w:rPr>
          <w:lang w:val="en-AU"/>
        </w:rPr>
        <w:t xml:space="preserve">systems </w:t>
      </w:r>
      <w:r w:rsidRPr="000F70F1">
        <w:rPr>
          <w:lang w:val="en-AU"/>
        </w:rPr>
        <w:t xml:space="preserve">there are not only the traditional primary and secondary </w:t>
      </w:r>
      <w:r w:rsidR="002C70CF" w:rsidRPr="000F70F1">
        <w:rPr>
          <w:lang w:val="en-AU"/>
        </w:rPr>
        <w:t xml:space="preserve">(tertiary) </w:t>
      </w:r>
      <w:r w:rsidRPr="000F70F1">
        <w:rPr>
          <w:lang w:val="en-AU"/>
        </w:rPr>
        <w:t>care splits but also a division of labo</w:t>
      </w:r>
      <w:r w:rsidR="00247BCE" w:rsidRPr="000F70F1">
        <w:rPr>
          <w:lang w:val="en-AU"/>
        </w:rPr>
        <w:t>u</w:t>
      </w:r>
      <w:r w:rsidRPr="000F70F1">
        <w:rPr>
          <w:lang w:val="en-AU"/>
        </w:rPr>
        <w:t xml:space="preserve">r between paediatrics and specialist mental health services. Although paediatricians provide much of the care for those with mental health problems most have not had the opportunity to receive a comprehensive training in this field of practice. They also often </w:t>
      </w:r>
      <w:r w:rsidR="00F67912" w:rsidRPr="000F70F1">
        <w:rPr>
          <w:lang w:val="en-AU"/>
        </w:rPr>
        <w:t>must</w:t>
      </w:r>
      <w:r w:rsidRPr="000F70F1">
        <w:rPr>
          <w:lang w:val="en-AU"/>
        </w:rPr>
        <w:t xml:space="preserve"> work in relative isolation without the support of a multidisciplinary care team. Child and adolescent mental health services </w:t>
      </w:r>
      <w:r w:rsidR="00610419">
        <w:rPr>
          <w:lang w:val="en-AU"/>
        </w:rPr>
        <w:t xml:space="preserve">(CAMHS) </w:t>
      </w:r>
      <w:r w:rsidRPr="000F70F1">
        <w:rPr>
          <w:lang w:val="en-AU"/>
        </w:rPr>
        <w:t xml:space="preserve">on the other hand have very limited capacity and have set the bar for acceptance </w:t>
      </w:r>
      <w:r w:rsidR="002C70CF" w:rsidRPr="000F70F1">
        <w:rPr>
          <w:lang w:val="en-AU"/>
        </w:rPr>
        <w:t xml:space="preserve">of referrals </w:t>
      </w:r>
      <w:r w:rsidRPr="000F70F1">
        <w:rPr>
          <w:lang w:val="en-AU"/>
        </w:rPr>
        <w:t xml:space="preserve">at a very high level </w:t>
      </w:r>
      <w:r w:rsidR="00F67912" w:rsidRPr="000F70F1">
        <w:rPr>
          <w:lang w:val="en-AU"/>
        </w:rPr>
        <w:t>to</w:t>
      </w:r>
      <w:r w:rsidRPr="000F70F1">
        <w:rPr>
          <w:lang w:val="en-AU"/>
        </w:rPr>
        <w:t xml:space="preserve"> manage workload.  In many areas th</w:t>
      </w:r>
      <w:r w:rsidR="000906F4">
        <w:rPr>
          <w:lang w:val="en-AU"/>
        </w:rPr>
        <w:t>is</w:t>
      </w:r>
      <w:r w:rsidRPr="000F70F1">
        <w:rPr>
          <w:lang w:val="en-AU"/>
        </w:rPr>
        <w:t xml:space="preserve"> results in a service gap that particularly impacts on those with </w:t>
      </w:r>
      <w:r w:rsidR="002C70CF" w:rsidRPr="000F70F1">
        <w:rPr>
          <w:lang w:val="en-AU"/>
        </w:rPr>
        <w:t xml:space="preserve">a </w:t>
      </w:r>
      <w:r w:rsidRPr="000F70F1">
        <w:rPr>
          <w:lang w:val="en-AU"/>
        </w:rPr>
        <w:t>sig</w:t>
      </w:r>
      <w:r w:rsidR="002C70CF" w:rsidRPr="000F70F1">
        <w:rPr>
          <w:lang w:val="en-AU"/>
        </w:rPr>
        <w:t>nificant mental health disorder</w:t>
      </w:r>
      <w:r w:rsidRPr="000F70F1">
        <w:rPr>
          <w:lang w:val="en-AU"/>
        </w:rPr>
        <w:t xml:space="preserve"> but who do not meet the </w:t>
      </w:r>
      <w:r w:rsidR="002C70CF" w:rsidRPr="000F70F1">
        <w:rPr>
          <w:lang w:val="en-AU"/>
        </w:rPr>
        <w:t xml:space="preserve">severity or complexity </w:t>
      </w:r>
      <w:r w:rsidRPr="000F70F1">
        <w:rPr>
          <w:lang w:val="en-AU"/>
        </w:rPr>
        <w:t xml:space="preserve">criteria </w:t>
      </w:r>
      <w:r w:rsidR="002C70CF" w:rsidRPr="000F70F1">
        <w:rPr>
          <w:lang w:val="en-AU"/>
        </w:rPr>
        <w:t>required by</w:t>
      </w:r>
      <w:r w:rsidRPr="000F70F1">
        <w:rPr>
          <w:lang w:val="en-AU"/>
        </w:rPr>
        <w:t xml:space="preserve"> specialist child and adolescent mental health services. </w:t>
      </w:r>
      <w:r w:rsidR="00D77CA5" w:rsidRPr="000F70F1">
        <w:rPr>
          <w:lang w:val="en-AU"/>
        </w:rPr>
        <w:t>Whilst headspace has</w:t>
      </w:r>
      <w:r w:rsidR="00247BCE" w:rsidRPr="000F70F1">
        <w:rPr>
          <w:lang w:val="en-AU"/>
        </w:rPr>
        <w:t>,</w:t>
      </w:r>
      <w:r w:rsidR="00D77CA5" w:rsidRPr="000F70F1">
        <w:rPr>
          <w:lang w:val="en-AU"/>
        </w:rPr>
        <w:t xml:space="preserve"> to an extent</w:t>
      </w:r>
      <w:r w:rsidR="00247BCE" w:rsidRPr="000F70F1">
        <w:rPr>
          <w:lang w:val="en-AU"/>
        </w:rPr>
        <w:t>,</w:t>
      </w:r>
      <w:r w:rsidR="00D77CA5" w:rsidRPr="000F70F1">
        <w:rPr>
          <w:lang w:val="en-AU"/>
        </w:rPr>
        <w:t xml:space="preserve"> filled this gap for adolescents and young adults there are </w:t>
      </w:r>
      <w:r w:rsidR="00247BCE" w:rsidRPr="000F70F1">
        <w:rPr>
          <w:lang w:val="en-AU"/>
        </w:rPr>
        <w:t xml:space="preserve">as yet </w:t>
      </w:r>
      <w:r w:rsidR="00D77CA5" w:rsidRPr="000F70F1">
        <w:rPr>
          <w:lang w:val="en-AU"/>
        </w:rPr>
        <w:t xml:space="preserve">no similar services for </w:t>
      </w:r>
      <w:r w:rsidR="00247BCE" w:rsidRPr="000F70F1">
        <w:rPr>
          <w:lang w:val="en-AU"/>
        </w:rPr>
        <w:t xml:space="preserve">Australian </w:t>
      </w:r>
      <w:r w:rsidR="00D77CA5" w:rsidRPr="000F70F1">
        <w:rPr>
          <w:lang w:val="en-AU"/>
        </w:rPr>
        <w:t>children.</w:t>
      </w:r>
    </w:p>
    <w:p w14:paraId="034E293A" w14:textId="77777777" w:rsidR="000B14D7" w:rsidRPr="000F70F1" w:rsidRDefault="000B14D7" w:rsidP="006B36EB">
      <w:pPr>
        <w:rPr>
          <w:lang w:val="en-AU"/>
        </w:rPr>
      </w:pPr>
      <w:r w:rsidRPr="000F70F1">
        <w:rPr>
          <w:lang w:val="en-AU"/>
        </w:rPr>
        <w:t>Whilst we have relatively good evidence for making treatment decisions at a disorder level w</w:t>
      </w:r>
      <w:r w:rsidR="00247BCE" w:rsidRPr="000F70F1">
        <w:rPr>
          <w:lang w:val="en-AU"/>
        </w:rPr>
        <w:t xml:space="preserve">e are still some way from </w:t>
      </w:r>
      <w:r w:rsidRPr="000F70F1">
        <w:rPr>
          <w:lang w:val="en-AU"/>
        </w:rPr>
        <w:t xml:space="preserve">precision/personalised </w:t>
      </w:r>
      <w:r w:rsidR="00247BCE" w:rsidRPr="000F70F1">
        <w:rPr>
          <w:lang w:val="en-AU"/>
        </w:rPr>
        <w:t xml:space="preserve">approaches to treatment that ensure the right treatment is delivered to the right patient at the right time. </w:t>
      </w:r>
    </w:p>
    <w:p w14:paraId="7E7986EE" w14:textId="5B5C4954" w:rsidR="007D744B" w:rsidRPr="000F70F1" w:rsidRDefault="000B14D7" w:rsidP="006B36EB">
      <w:pPr>
        <w:rPr>
          <w:lang w:val="en-AU"/>
        </w:rPr>
      </w:pPr>
      <w:r w:rsidRPr="000F70F1">
        <w:rPr>
          <w:lang w:val="en-AU"/>
        </w:rPr>
        <w:t>It is however clear that in Australia</w:t>
      </w:r>
      <w:r w:rsidR="002C70CF" w:rsidRPr="000F70F1">
        <w:rPr>
          <w:lang w:val="en-AU"/>
        </w:rPr>
        <w:t>,</w:t>
      </w:r>
      <w:r w:rsidRPr="000F70F1">
        <w:rPr>
          <w:lang w:val="en-AU"/>
        </w:rPr>
        <w:t xml:space="preserve"> as </w:t>
      </w:r>
      <w:r w:rsidR="00A11C1D">
        <w:rPr>
          <w:lang w:val="en-AU"/>
        </w:rPr>
        <w:t>in</w:t>
      </w:r>
      <w:r w:rsidR="00247BCE" w:rsidRPr="000F70F1">
        <w:rPr>
          <w:lang w:val="en-AU"/>
        </w:rPr>
        <w:t xml:space="preserve"> other countries</w:t>
      </w:r>
      <w:r w:rsidRPr="000F70F1">
        <w:rPr>
          <w:lang w:val="en-AU"/>
        </w:rPr>
        <w:t>,</w:t>
      </w:r>
      <w:r w:rsidR="00247BCE" w:rsidRPr="000F70F1">
        <w:rPr>
          <w:lang w:val="en-AU"/>
        </w:rPr>
        <w:t xml:space="preserve"> only a minority of those with a disorder actually receive treatment. </w:t>
      </w:r>
      <w:r w:rsidR="009D0448" w:rsidRPr="000F70F1">
        <w:rPr>
          <w:lang w:val="en-AU"/>
        </w:rPr>
        <w:t>For example a</w:t>
      </w:r>
      <w:r w:rsidR="00C34C79" w:rsidRPr="000F70F1">
        <w:rPr>
          <w:lang w:val="en-AU"/>
        </w:rPr>
        <w:t xml:space="preserve"> recent analysis of data from the Longitudinal Study of Australian Children found that less than 20% of children with mental health problems </w:t>
      </w:r>
      <w:r w:rsidR="009D0448" w:rsidRPr="000F70F1">
        <w:rPr>
          <w:lang w:val="en-AU"/>
        </w:rPr>
        <w:t xml:space="preserve">had </w:t>
      </w:r>
      <w:r w:rsidR="00C34C79" w:rsidRPr="000F70F1">
        <w:rPr>
          <w:lang w:val="en-AU"/>
        </w:rPr>
        <w:t>accessed MBS-rebated mental health services (Hiscock</w:t>
      </w:r>
      <w:r w:rsidR="00B06D0C" w:rsidRPr="000F70F1">
        <w:rPr>
          <w:lang w:val="en-AU"/>
        </w:rPr>
        <w:t xml:space="preserve"> et al</w:t>
      </w:r>
      <w:r w:rsidR="00C34C79" w:rsidRPr="000F70F1">
        <w:rPr>
          <w:lang w:val="en-AU"/>
        </w:rPr>
        <w:t xml:space="preserve">, unpublished data). Using data from the same study Mulraney et al </w:t>
      </w:r>
      <w:r w:rsidR="00C34C79" w:rsidRPr="000F70F1">
        <w:rPr>
          <w:lang w:val="en-AU"/>
        </w:rPr>
        <w:fldChar w:fldCharType="begin"/>
      </w:r>
      <w:r w:rsidR="00C34C79" w:rsidRPr="000F70F1">
        <w:rPr>
          <w:lang w:val="en-AU"/>
        </w:rPr>
        <w:instrText xml:space="preserve"> ADDIN EN.CITE &lt;EndNote&gt;&lt;Cite ExcludeAuth="1"&gt;&lt;Author&gt;Mulraney&lt;/Author&gt;&lt;Year&gt;2019&lt;/Year&gt;&lt;RecNum&gt;33130&lt;/RecNum&gt;&lt;DisplayText&gt;(2019)&lt;/DisplayText&gt;&lt;record&gt;&lt;rec-number&gt;33130&lt;/rec-number&gt;&lt;foreign-keys&gt;&lt;key app="EN" db-id="tw5sxtea5t5a9eex5pfxsapespe2aprrp9a2" timestamp="1552629305"&gt;33130&lt;/key&gt;&lt;/foreign-keys&gt;&lt;ref-type name="Journal Article"&gt;17&lt;/ref-type&gt;&lt;contributors&gt;&lt;authors&gt;&lt;author&gt;Mulraney, M.&lt;/author&gt;&lt;author&gt;Hiscock, H.&lt;/author&gt;&lt;author&gt;Sciberras, E.&lt;/author&gt;&lt;author&gt;Coghill, D.&lt;/author&gt;&lt;author&gt;Sawyer, M.&lt;/author&gt;&lt;/authors&gt;&lt;/contributors&gt;&lt;auth-address&gt;Research Officer, Centre for Community Child Health,Murdoch Children&amp;apos;s Research Institute,Australia.&amp;#xD;Group Leader, Health Services,Murdoch Children&amp;apos;s Research Institute,Australia.&amp;#xD;Associate Professor in Psychology, School of Psychology,Deakin University,Australia.&amp;#xD;Financial Markets Foundation Chair of Developmental Mental Health, Departments of Paediatrics and Psychiatry,University of Melbourne,Australia.&amp;#xD;Professor of Child and Adolescent Psychiatry,Faculty of Health and Medical Sciences, University of Adelaide,Australia.&lt;/auth-address&gt;&lt;titles&gt;&lt;title&gt;Mental health difficulties across childhood and mental health service use: findings from a longitudinal population-based study&lt;/title&gt;&lt;secondary-title&gt;Br J Psychiatry&lt;/secondary-title&gt;&lt;/titles&gt;&lt;periodical&gt;&lt;full-title&gt;Br J Psychiatry&lt;/full-title&gt;&lt;abbr-1&gt;The British journal of psychiatry : the journal of mental science&lt;/abbr-1&gt;&lt;/periodical&gt;&lt;pages&gt;1-6&lt;/pages&gt;&lt;keywords&gt;&lt;keyword&gt;Health service use&lt;/keyword&gt;&lt;keyword&gt;adolescents&lt;/keyword&gt;&lt;keyword&gt;children&lt;/keyword&gt;&lt;keyword&gt;mental health&lt;/keyword&gt;&lt;/keywords&gt;&lt;dates&gt;&lt;year&gt;2019&lt;/year&gt;&lt;pub-dates&gt;&lt;date&gt;Feb 27&lt;/date&gt;&lt;/pub-dates&gt;&lt;/dates&gt;&lt;isbn&gt;1472-1465 (Electronic)&amp;#xD;0007-1250 (Linking)&lt;/isbn&gt;&lt;accession-num&gt;30810103&lt;/accession-num&gt;&lt;urls&gt;&lt;related-urls&gt;&lt;url&gt;https://www.ncbi.nlm.nih.gov/pubmed/30810103&lt;/url&gt;&lt;/related-urls&gt;&lt;/urls&gt;&lt;electronic-resource-num&gt;10.1192/bjp.2019.32&lt;/electronic-resource-num&gt;&lt;/record&gt;&lt;/Cite&gt;&lt;/EndNote&gt;</w:instrText>
      </w:r>
      <w:r w:rsidR="00C34C79" w:rsidRPr="000F70F1">
        <w:rPr>
          <w:lang w:val="en-AU"/>
        </w:rPr>
        <w:fldChar w:fldCharType="separate"/>
      </w:r>
      <w:r w:rsidR="00C34C79" w:rsidRPr="000F70F1">
        <w:rPr>
          <w:noProof/>
          <w:lang w:val="en-AU"/>
        </w:rPr>
        <w:t>(</w:t>
      </w:r>
      <w:hyperlink w:anchor="_ENREF_49" w:tooltip="Mulraney, 2019 #33130" w:history="1">
        <w:r w:rsidR="00917CCE" w:rsidRPr="000F70F1">
          <w:rPr>
            <w:noProof/>
            <w:lang w:val="en-AU"/>
          </w:rPr>
          <w:t>2019</w:t>
        </w:r>
      </w:hyperlink>
      <w:r w:rsidR="00C34C79" w:rsidRPr="000F70F1">
        <w:rPr>
          <w:noProof/>
          <w:lang w:val="en-AU"/>
        </w:rPr>
        <w:t>)</w:t>
      </w:r>
      <w:r w:rsidR="00C34C79" w:rsidRPr="000F70F1">
        <w:rPr>
          <w:lang w:val="en-AU"/>
        </w:rPr>
        <w:fldChar w:fldCharType="end"/>
      </w:r>
      <w:r w:rsidR="00C34C79" w:rsidRPr="000F70F1">
        <w:rPr>
          <w:lang w:val="en-AU"/>
        </w:rPr>
        <w:t xml:space="preserve"> found that </w:t>
      </w:r>
      <w:r w:rsidR="006B36EB" w:rsidRPr="000F70F1">
        <w:rPr>
          <w:lang w:val="en-AU"/>
        </w:rPr>
        <w:t>only 10% of those children with the highest levels of symptoms received a minimally adequate ‘dose’ of treatment (defined as 4–7 MBS-funded attendances plus medication or ≥8 attendances [with or without medicat</w:t>
      </w:r>
      <w:r w:rsidR="009D0448" w:rsidRPr="000F70F1">
        <w:rPr>
          <w:lang w:val="en-AU"/>
        </w:rPr>
        <w:t>ion] within a 12-month period).</w:t>
      </w:r>
    </w:p>
    <w:p w14:paraId="03D696DA" w14:textId="7C0D1CBD" w:rsidR="002C70CF" w:rsidRPr="000F70F1" w:rsidRDefault="006B36EB" w:rsidP="00396FF0">
      <w:pPr>
        <w:rPr>
          <w:lang w:val="en-AU"/>
        </w:rPr>
      </w:pPr>
      <w:r w:rsidRPr="000F70F1">
        <w:rPr>
          <w:lang w:val="en-AU"/>
        </w:rPr>
        <w:lastRenderedPageBreak/>
        <w:t xml:space="preserve">Few studies have looked at </w:t>
      </w:r>
      <w:r w:rsidR="000B14D7" w:rsidRPr="000F70F1">
        <w:rPr>
          <w:lang w:val="en-AU"/>
        </w:rPr>
        <w:t xml:space="preserve">treatment gaps for </w:t>
      </w:r>
      <w:r w:rsidRPr="000F70F1">
        <w:rPr>
          <w:lang w:val="en-AU"/>
        </w:rPr>
        <w:t xml:space="preserve">individual </w:t>
      </w:r>
      <w:r w:rsidR="000B14D7" w:rsidRPr="000F70F1">
        <w:rPr>
          <w:lang w:val="en-AU"/>
        </w:rPr>
        <w:t xml:space="preserve">childhood </w:t>
      </w:r>
      <w:r w:rsidRPr="000F70F1">
        <w:rPr>
          <w:lang w:val="en-AU"/>
        </w:rPr>
        <w:t xml:space="preserve">disorders however there are data pertaining to </w:t>
      </w:r>
      <w:r w:rsidR="007D744B" w:rsidRPr="000F70F1">
        <w:rPr>
          <w:lang w:val="en-AU"/>
        </w:rPr>
        <w:t xml:space="preserve">ADHD where the available evidence suggests </w:t>
      </w:r>
      <w:r w:rsidRPr="000F70F1">
        <w:rPr>
          <w:lang w:val="en-AU"/>
        </w:rPr>
        <w:t xml:space="preserve">that in Australia there </w:t>
      </w:r>
      <w:r w:rsidR="002C70CF" w:rsidRPr="000F70F1">
        <w:rPr>
          <w:lang w:val="en-AU"/>
        </w:rPr>
        <w:t xml:space="preserve">is </w:t>
      </w:r>
      <w:r w:rsidR="007D744B" w:rsidRPr="000F70F1">
        <w:rPr>
          <w:lang w:val="en-AU"/>
        </w:rPr>
        <w:t>under</w:t>
      </w:r>
      <w:r w:rsidR="00E56303">
        <w:rPr>
          <w:lang w:val="en-AU"/>
        </w:rPr>
        <w:t>-</w:t>
      </w:r>
      <w:r w:rsidR="007D744B" w:rsidRPr="000F70F1">
        <w:rPr>
          <w:lang w:val="en-AU"/>
        </w:rPr>
        <w:t xml:space="preserve">recognition and </w:t>
      </w:r>
      <w:r w:rsidRPr="000F70F1">
        <w:rPr>
          <w:lang w:val="en-AU"/>
        </w:rPr>
        <w:t>under</w:t>
      </w:r>
      <w:r w:rsidR="00E56303">
        <w:rPr>
          <w:lang w:val="en-AU"/>
        </w:rPr>
        <w:t>-</w:t>
      </w:r>
      <w:r w:rsidR="007D744B" w:rsidRPr="000F70F1">
        <w:rPr>
          <w:lang w:val="en-AU"/>
        </w:rPr>
        <w:t xml:space="preserve">treatment as well as considerable variation in practice. Efron and colleagues </w:t>
      </w:r>
      <w:r w:rsidR="00F54949" w:rsidRPr="000F70F1">
        <w:rPr>
          <w:lang w:val="en-AU"/>
        </w:rPr>
        <w:t xml:space="preserve">have demonstrated in independent studies that detection and diagnosis rates in Australia are lower than expected with diagnosis often delayed, preventing children from accessing early intervention </w:t>
      </w:r>
      <w:r w:rsidR="007D744B" w:rsidRPr="000F70F1">
        <w:rPr>
          <w:lang w:val="en-AU"/>
        </w:rPr>
        <w:fldChar w:fldCharType="begin">
          <w:fldData xml:space="preserve">PEVuZE5vdGU+PENpdGU+PEF1dGhvcj5FZnJvbjwvQXV0aG9yPjxZZWFyPjIwMTM8L1llYXI+PFJl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</w:fldData>
        </w:fldChar>
      </w:r>
      <w:r w:rsidR="007D744B" w:rsidRPr="000F70F1">
        <w:rPr>
          <w:lang w:val="en-AU"/>
        </w:rPr>
        <w:instrText xml:space="preserve"> ADDIN EN.CITE </w:instrText>
      </w:r>
      <w:r w:rsidR="007D744B" w:rsidRPr="000F70F1">
        <w:rPr>
          <w:lang w:val="en-AU"/>
        </w:rPr>
        <w:fldChar w:fldCharType="begin">
          <w:fldData xml:space="preserve">PEVuZE5vdGU+PENpdGU+PEF1dGhvcj5FZnJvbjwvQXV0aG9yPjxZZWFyPjIwMTM8L1llYXI+PFJl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</w:fldData>
        </w:fldChar>
      </w:r>
      <w:r w:rsidR="007D744B" w:rsidRPr="000F70F1">
        <w:rPr>
          <w:lang w:val="en-AU"/>
        </w:rPr>
        <w:instrText xml:space="preserve"> ADDIN EN.CITE.DATA </w:instrText>
      </w:r>
      <w:r w:rsidR="007D744B" w:rsidRPr="000F70F1">
        <w:rPr>
          <w:lang w:val="en-AU"/>
        </w:rPr>
      </w:r>
      <w:r w:rsidR="007D744B" w:rsidRPr="000F70F1">
        <w:rPr>
          <w:lang w:val="en-AU"/>
        </w:rPr>
        <w:fldChar w:fldCharType="end"/>
      </w:r>
      <w:r w:rsidR="007D744B" w:rsidRPr="000F70F1">
        <w:rPr>
          <w:lang w:val="en-AU"/>
        </w:rPr>
      </w:r>
      <w:r w:rsidR="007D744B" w:rsidRPr="000F70F1">
        <w:rPr>
          <w:lang w:val="en-AU"/>
        </w:rPr>
        <w:fldChar w:fldCharType="separate"/>
      </w:r>
      <w:r w:rsidR="007D744B" w:rsidRPr="000F70F1">
        <w:rPr>
          <w:noProof/>
          <w:lang w:val="en-AU"/>
        </w:rPr>
        <w:t>(</w:t>
      </w:r>
      <w:hyperlink w:anchor="_ENREF_21" w:tooltip="Efron, 2013 #9103" w:history="1">
        <w:r w:rsidR="00917CCE" w:rsidRPr="000F70F1">
          <w:rPr>
            <w:noProof/>
            <w:lang w:val="en-AU"/>
          </w:rPr>
          <w:t>Efron et al., 2013</w:t>
        </w:r>
      </w:hyperlink>
      <w:r w:rsidR="007D744B" w:rsidRPr="000F70F1">
        <w:rPr>
          <w:noProof/>
          <w:lang w:val="en-AU"/>
        </w:rPr>
        <w:t xml:space="preserve">; </w:t>
      </w:r>
      <w:hyperlink w:anchor="_ENREF_22" w:tooltip="Efron, In Press #32403" w:history="1">
        <w:r w:rsidR="00917CCE" w:rsidRPr="000F70F1">
          <w:rPr>
            <w:noProof/>
            <w:lang w:val="en-AU"/>
          </w:rPr>
          <w:t>Efron et al., In Press</w:t>
        </w:r>
      </w:hyperlink>
      <w:r w:rsidR="007D744B" w:rsidRPr="000F70F1">
        <w:rPr>
          <w:noProof/>
          <w:lang w:val="en-AU"/>
        </w:rPr>
        <w:t>)</w:t>
      </w:r>
      <w:r w:rsidR="007D744B" w:rsidRPr="000F70F1">
        <w:rPr>
          <w:lang w:val="en-AU"/>
        </w:rPr>
        <w:fldChar w:fldCharType="end"/>
      </w:r>
      <w:r w:rsidR="00F54949" w:rsidRPr="000F70F1">
        <w:rPr>
          <w:lang w:val="en-AU"/>
        </w:rPr>
        <w:t xml:space="preserve">. Data from the Australian Pharmaceutical Benefits Scheme (PBS) shows a rate of ADHD medication use in adults of 0.23% - ten times lower than the prevalence </w:t>
      </w:r>
      <w:r w:rsidR="002C70CF" w:rsidRPr="000F70F1">
        <w:rPr>
          <w:lang w:val="en-AU"/>
        </w:rPr>
        <w:t>estimates for this group</w:t>
      </w:r>
      <w:r w:rsidR="00D92842">
        <w:rPr>
          <w:lang w:val="en-AU"/>
        </w:rPr>
        <w:t>, suggesting that the vast majority are not receiving medication</w:t>
      </w:r>
      <w:r w:rsidR="00F54949" w:rsidRPr="000F70F1">
        <w:rPr>
          <w:lang w:val="en-AU"/>
        </w:rPr>
        <w:t xml:space="preserve"> </w:t>
      </w:r>
      <w:r w:rsidR="00F54949" w:rsidRPr="000F70F1">
        <w:rPr>
          <w:lang w:val="en-AU"/>
        </w:rPr>
        <w:fldChar w:fldCharType="begin">
          <w:fldData xml:space="preserve">PEVuZE5vdGU+PENpdGU+PEF1dGhvcj5SYW1hbjwvQXV0aG9yPjxZZWFyPjIwMTg8L1llYXI+PFJl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</w:fldData>
        </w:fldChar>
      </w:r>
      <w:r w:rsidR="00F54949" w:rsidRPr="000F70F1">
        <w:rPr>
          <w:lang w:val="en-AU"/>
        </w:rPr>
        <w:instrText xml:space="preserve"> ADDIN EN.CITE </w:instrText>
      </w:r>
      <w:r w:rsidR="00F54949" w:rsidRPr="000F70F1">
        <w:rPr>
          <w:lang w:val="en-AU"/>
        </w:rPr>
        <w:fldChar w:fldCharType="begin">
          <w:fldData xml:space="preserve">PEVuZE5vdGU+PENpdGU+PEF1dGhvcj5SYW1hbjwvQXV0aG9yPjxZZWFyPjIwMTg8L1llYXI+PFJl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</w:fldData>
        </w:fldChar>
      </w:r>
      <w:r w:rsidR="00F54949" w:rsidRPr="000F70F1">
        <w:rPr>
          <w:lang w:val="en-AU"/>
        </w:rPr>
        <w:instrText xml:space="preserve"> ADDIN EN.CITE.DATA </w:instrText>
      </w:r>
      <w:r w:rsidR="00F54949" w:rsidRPr="000F70F1">
        <w:rPr>
          <w:lang w:val="en-AU"/>
        </w:rPr>
      </w:r>
      <w:r w:rsidR="00F54949" w:rsidRPr="000F70F1">
        <w:rPr>
          <w:lang w:val="en-AU"/>
        </w:rPr>
        <w:fldChar w:fldCharType="end"/>
      </w:r>
      <w:r w:rsidR="00F54949" w:rsidRPr="000F70F1">
        <w:rPr>
          <w:lang w:val="en-AU"/>
        </w:rPr>
      </w:r>
      <w:r w:rsidR="00F54949" w:rsidRPr="000F70F1">
        <w:rPr>
          <w:lang w:val="en-AU"/>
        </w:rPr>
        <w:fldChar w:fldCharType="separate"/>
      </w:r>
      <w:r w:rsidR="00F54949" w:rsidRPr="000F70F1">
        <w:rPr>
          <w:noProof/>
          <w:lang w:val="en-AU"/>
        </w:rPr>
        <w:t>(</w:t>
      </w:r>
      <w:hyperlink w:anchor="_ENREF_53" w:tooltip="Raman, 2018 #32375" w:history="1">
        <w:r w:rsidR="00917CCE" w:rsidRPr="000F70F1">
          <w:rPr>
            <w:noProof/>
            <w:lang w:val="en-AU"/>
          </w:rPr>
          <w:t>Raman et al., 2018</w:t>
        </w:r>
      </w:hyperlink>
      <w:r w:rsidR="00F54949" w:rsidRPr="000F70F1">
        <w:rPr>
          <w:noProof/>
          <w:lang w:val="en-AU"/>
        </w:rPr>
        <w:t>)</w:t>
      </w:r>
      <w:r w:rsidR="00F54949" w:rsidRPr="000F70F1">
        <w:rPr>
          <w:lang w:val="en-AU"/>
        </w:rPr>
        <w:fldChar w:fldCharType="end"/>
      </w:r>
      <w:r w:rsidR="00F54949" w:rsidRPr="000F70F1">
        <w:rPr>
          <w:lang w:val="en-AU"/>
        </w:rPr>
        <w:t xml:space="preserve">. The Australian Atlas of Healthcare Variation indicates that there is also considerable variation in prescribing for ADHD </w:t>
      </w:r>
      <w:r w:rsidR="009F376F" w:rsidRPr="000F70F1">
        <w:rPr>
          <w:lang w:val="en-AU"/>
        </w:rPr>
        <w:t xml:space="preserve">both between and within States </w:t>
      </w:r>
      <w:r w:rsidR="009F376F" w:rsidRPr="000F70F1">
        <w:rPr>
          <w:lang w:val="en-AU"/>
        </w:rPr>
        <w:fldChar w:fldCharType="begin"/>
      </w:r>
      <w:r w:rsidR="009F376F" w:rsidRPr="000F70F1">
        <w:rPr>
          <w:lang w:val="en-AU"/>
        </w:rPr>
        <w:instrText xml:space="preserve"> ADDIN EN.CITE &lt;EndNote&gt;&lt;Cite&gt;&lt;Author&gt;Care&lt;/Author&gt;&lt;Year&gt;2015&lt;/Year&gt;&lt;RecNum&gt;31598&lt;/RecNum&gt;&lt;DisplayText&gt;(Care, 2015)&lt;/DisplayText&gt;&lt;record&gt;&lt;rec-number&gt;31598&lt;/rec-number&gt;&lt;foreign-keys&gt;&lt;key app="EN" db-id="tw5sxtea5t5a9eex5pfxsapespe2aprrp9a2" timestamp="1475722492"&gt;31598&lt;/key&gt;&lt;/foreign-keys&gt;&lt;ref-type name="Book Section"&gt;5&lt;/ref-type&gt;&lt;contributors&gt;&lt;authors&gt;&lt;author&gt;Australian Commission on Safety and Quality in Health Care&lt;/author&gt;&lt;/authors&gt;&lt;/contributors&gt;&lt;titles&gt;&lt;title&gt;Attention deficit hyperactivity disorder medicines dispensing 17 years and under&lt;/title&gt;&lt;secondary-title&gt;Australian Atlas of Healthcare Variation&lt;/secondary-title&gt;&lt;/titles&gt;&lt;pages&gt;249 - 256&lt;/pages&gt;&lt;section&gt;4.10&lt;/section&gt;&lt;dates&gt;&lt;year&gt;2015&lt;/year&gt;&lt;/dates&gt;&lt;pub-location&gt;Sydney&lt;/pub-location&gt;&lt;publisher&gt;Australian Commission on Safety and Quality in Health Care&lt;/publisher&gt;&lt;urls&gt;&lt;/urls&gt;&lt;/record&gt;&lt;/Cite&gt;&lt;/EndNote&gt;</w:instrText>
      </w:r>
      <w:r w:rsidR="009F376F" w:rsidRPr="000F70F1">
        <w:rPr>
          <w:lang w:val="en-AU"/>
        </w:rPr>
        <w:fldChar w:fldCharType="separate"/>
      </w:r>
      <w:r w:rsidR="009F376F" w:rsidRPr="000F70F1">
        <w:rPr>
          <w:noProof/>
          <w:lang w:val="en-AU"/>
        </w:rPr>
        <w:t>(</w:t>
      </w:r>
      <w:hyperlink w:anchor="_ENREF_9" w:tooltip="Care, 2015 #31598" w:history="1">
        <w:r w:rsidR="00917CCE" w:rsidRPr="000F70F1">
          <w:rPr>
            <w:noProof/>
            <w:lang w:val="en-AU"/>
          </w:rPr>
          <w:t>Care, 2015</w:t>
        </w:r>
      </w:hyperlink>
      <w:r w:rsidR="009F376F" w:rsidRPr="000F70F1">
        <w:rPr>
          <w:noProof/>
          <w:lang w:val="en-AU"/>
        </w:rPr>
        <w:t>)</w:t>
      </w:r>
      <w:r w:rsidR="009F376F" w:rsidRPr="000F70F1">
        <w:rPr>
          <w:lang w:val="en-AU"/>
        </w:rPr>
        <w:fldChar w:fldCharType="end"/>
      </w:r>
      <w:r w:rsidR="009F376F" w:rsidRPr="000F70F1">
        <w:rPr>
          <w:lang w:val="en-AU"/>
        </w:rPr>
        <w:t>.</w:t>
      </w:r>
      <w:r w:rsidRPr="000F70F1">
        <w:rPr>
          <w:lang w:val="en-AU"/>
        </w:rPr>
        <w:t xml:space="preserve"> These issues are not unique to Australia. Sayal et al </w:t>
      </w:r>
      <w:r w:rsidRPr="000F70F1">
        <w:rPr>
          <w:lang w:val="en-AU"/>
        </w:rPr>
        <w:fldChar w:fldCharType="begin">
          <w:fldData xml:space="preserve">PEVuZE5vdGU+PENpdGUgRXhjbHVkZUF1dGg9IjEiPjxBdXRob3I+U2F5YWw8L0F1dGhvcj48WWVh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</w:fldData>
        </w:fldChar>
      </w:r>
      <w:r w:rsidRPr="000F70F1">
        <w:rPr>
          <w:lang w:val="en-AU"/>
        </w:rPr>
        <w:instrText xml:space="preserve"> ADDIN EN.CITE </w:instrText>
      </w:r>
      <w:r w:rsidRPr="000F70F1">
        <w:rPr>
          <w:lang w:val="en-AU"/>
        </w:rPr>
        <w:fldChar w:fldCharType="begin">
          <w:fldData xml:space="preserve">PEVuZE5vdGU+PENpdGUgRXhjbHVkZUF1dGg9IjEiPjxBdXRob3I+U2F5YWw8L0F1dGhvcj48WWVh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</w:fldData>
        </w:fldChar>
      </w:r>
      <w:r w:rsidRPr="000F70F1">
        <w:rPr>
          <w:lang w:val="en-AU"/>
        </w:rPr>
        <w:instrText xml:space="preserve"> ADDIN EN.CITE.DATA </w:instrText>
      </w:r>
      <w:r w:rsidRPr="000F70F1">
        <w:rPr>
          <w:lang w:val="en-AU"/>
        </w:rPr>
      </w:r>
      <w:r w:rsidRPr="000F70F1">
        <w:rPr>
          <w:lang w:val="en-AU"/>
        </w:rPr>
        <w:fldChar w:fldCharType="end"/>
      </w:r>
      <w:r w:rsidRPr="000F70F1">
        <w:rPr>
          <w:lang w:val="en-AU"/>
        </w:rPr>
      </w:r>
      <w:r w:rsidRPr="000F70F1">
        <w:rPr>
          <w:lang w:val="en-AU"/>
        </w:rPr>
        <w:fldChar w:fldCharType="separate"/>
      </w:r>
      <w:r w:rsidRPr="000F70F1">
        <w:rPr>
          <w:noProof/>
          <w:lang w:val="en-AU"/>
        </w:rPr>
        <w:t>(</w:t>
      </w:r>
      <w:hyperlink w:anchor="_ENREF_57" w:tooltip="Sayal, 2018 #32216" w:history="1">
        <w:r w:rsidR="00917CCE" w:rsidRPr="000F70F1">
          <w:rPr>
            <w:noProof/>
            <w:lang w:val="en-AU"/>
          </w:rPr>
          <w:t>2018</w:t>
        </w:r>
      </w:hyperlink>
      <w:r w:rsidRPr="000F70F1">
        <w:rPr>
          <w:noProof/>
          <w:lang w:val="en-AU"/>
        </w:rPr>
        <w:t>)</w:t>
      </w:r>
      <w:r w:rsidRPr="000F70F1">
        <w:rPr>
          <w:lang w:val="en-AU"/>
        </w:rPr>
        <w:fldChar w:fldCharType="end"/>
      </w:r>
      <w:r w:rsidRPr="000F70F1">
        <w:rPr>
          <w:lang w:val="en-AU"/>
        </w:rPr>
        <w:t xml:space="preserve"> reviewed the global literature pertaining to ADHD and concluded that whilst estimates of the administrative prevalence (clinically diagnosed or recorded) have been increasing over time they continue to vary worldwide and that ADHD is still relatively under</w:t>
      </w:r>
      <w:r w:rsidR="00563556">
        <w:rPr>
          <w:lang w:val="en-AU"/>
        </w:rPr>
        <w:t>-</w:t>
      </w:r>
      <w:r w:rsidRPr="000F70F1">
        <w:rPr>
          <w:lang w:val="en-AU"/>
        </w:rPr>
        <w:t>recognised</w:t>
      </w:r>
      <w:r w:rsidR="009448AF" w:rsidRPr="000F70F1">
        <w:rPr>
          <w:lang w:val="en-AU"/>
        </w:rPr>
        <w:t xml:space="preserve"> </w:t>
      </w:r>
      <w:r w:rsidRPr="000F70F1">
        <w:rPr>
          <w:lang w:val="en-AU"/>
        </w:rPr>
        <w:t>and under</w:t>
      </w:r>
      <w:r w:rsidR="00563556">
        <w:rPr>
          <w:lang w:val="en-AU"/>
        </w:rPr>
        <w:t>-</w:t>
      </w:r>
      <w:r w:rsidRPr="000F70F1">
        <w:rPr>
          <w:lang w:val="en-AU"/>
        </w:rPr>
        <w:t>diagnosed in most countries, particularly in girls and older children.</w:t>
      </w:r>
      <w:r w:rsidR="009448AF" w:rsidRPr="000F70F1">
        <w:rPr>
          <w:lang w:val="en-AU"/>
        </w:rPr>
        <w:t xml:space="preserve"> </w:t>
      </w:r>
    </w:p>
    <w:p w14:paraId="34F28EC5" w14:textId="40DD79D4" w:rsidR="007D744B" w:rsidRPr="000F70F1" w:rsidRDefault="00396FF0" w:rsidP="00396FF0">
      <w:pPr>
        <w:rPr>
          <w:lang w:val="en-AU"/>
        </w:rPr>
      </w:pPr>
      <w:r w:rsidRPr="000F70F1">
        <w:rPr>
          <w:lang w:val="en-AU"/>
        </w:rPr>
        <w:t>Potential barriers to care for ADHD are likely to include sociodemographic factors</w:t>
      </w:r>
      <w:r w:rsidR="00563556">
        <w:rPr>
          <w:lang w:val="en-AU"/>
        </w:rPr>
        <w:t>,</w:t>
      </w:r>
      <w:r w:rsidRPr="000F70F1">
        <w:rPr>
          <w:lang w:val="en-AU"/>
        </w:rPr>
        <w:t>female sex, older age, non-white ethnicity, rural residence, and lower family socioeconomic status. Others have highlighted the importance of increasing knowledge about ADHD among parents, teachers, and primary care clinicians and the need to reduce ADHD-related stigma</w:t>
      </w:r>
      <w:r w:rsidR="002C70CF" w:rsidRPr="000F70F1">
        <w:rPr>
          <w:lang w:val="en-AU"/>
        </w:rPr>
        <w:t xml:space="preserve"> </w:t>
      </w:r>
      <w:r w:rsidR="002C70CF" w:rsidRPr="000F70F1">
        <w:rPr>
          <w:lang w:val="en-AU"/>
        </w:rPr>
        <w:fldChar w:fldCharType="begin">
          <w:fldData xml:space="preserve">PEVuZE5vdGU+PENpdGU+PEF1dGhvcj5TYXlhbDwvQXV0aG9yPjxZZWFyPjIwMTg8L1llYXI+PFJl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</w:fldData>
        </w:fldChar>
      </w:r>
      <w:r w:rsidR="002C70CF" w:rsidRPr="000F70F1">
        <w:rPr>
          <w:lang w:val="en-AU"/>
        </w:rPr>
        <w:instrText xml:space="preserve"> ADDIN EN.CITE </w:instrText>
      </w:r>
      <w:r w:rsidR="002C70CF" w:rsidRPr="000F70F1">
        <w:rPr>
          <w:lang w:val="en-AU"/>
        </w:rPr>
        <w:fldChar w:fldCharType="begin">
          <w:fldData xml:space="preserve">PEVuZE5vdGU+PENpdGU+PEF1dGhvcj5TYXlhbDwvQXV0aG9yPjxZZWFyPjIwMTg8L1llYXI+PFJl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</w:fldData>
        </w:fldChar>
      </w:r>
      <w:r w:rsidR="002C70CF" w:rsidRPr="000F70F1">
        <w:rPr>
          <w:lang w:val="en-AU"/>
        </w:rPr>
        <w:instrText xml:space="preserve"> ADDIN EN.CITE.DATA </w:instrText>
      </w:r>
      <w:r w:rsidR="002C70CF" w:rsidRPr="000F70F1">
        <w:rPr>
          <w:lang w:val="en-AU"/>
        </w:rPr>
      </w:r>
      <w:r w:rsidR="002C70CF" w:rsidRPr="000F70F1">
        <w:rPr>
          <w:lang w:val="en-AU"/>
        </w:rPr>
        <w:fldChar w:fldCharType="end"/>
      </w:r>
      <w:r w:rsidR="002C70CF" w:rsidRPr="000F70F1">
        <w:rPr>
          <w:lang w:val="en-AU"/>
        </w:rPr>
      </w:r>
      <w:r w:rsidR="002C70CF" w:rsidRPr="000F70F1">
        <w:rPr>
          <w:lang w:val="en-AU"/>
        </w:rPr>
        <w:fldChar w:fldCharType="separate"/>
      </w:r>
      <w:r w:rsidR="002C70CF" w:rsidRPr="000F70F1">
        <w:rPr>
          <w:noProof/>
          <w:lang w:val="en-AU"/>
        </w:rPr>
        <w:t>(</w:t>
      </w:r>
      <w:hyperlink w:anchor="_ENREF_57" w:tooltip="Sayal, 2018 #32216" w:history="1">
        <w:r w:rsidR="00917CCE" w:rsidRPr="000F70F1">
          <w:rPr>
            <w:noProof/>
            <w:lang w:val="en-AU"/>
          </w:rPr>
          <w:t>Sayal et al., 2018</w:t>
        </w:r>
      </w:hyperlink>
      <w:r w:rsidR="002C70CF" w:rsidRPr="000F70F1">
        <w:rPr>
          <w:noProof/>
          <w:lang w:val="en-AU"/>
        </w:rPr>
        <w:t>)</w:t>
      </w:r>
      <w:r w:rsidR="002C70CF" w:rsidRPr="000F70F1">
        <w:rPr>
          <w:lang w:val="en-AU"/>
        </w:rPr>
        <w:fldChar w:fldCharType="end"/>
      </w:r>
      <w:r w:rsidRPr="000F70F1">
        <w:rPr>
          <w:lang w:val="en-AU"/>
        </w:rPr>
        <w:t>. This is particularly relevant to Australia. A recent Royal Children’s Hospital Child Health Poll identified significant gaps in mental health literacy. For example only a third of Australian parents are confident they could recognise the signs of a mental health problem in their child, with a further third of parents believing a child’s mental health problems might be best left alone to work themselves out over time. Less than half of parents (44%) reported being confident they would know where to go for help if their child was experiencing social, emotional or behavioural difficulties (</w:t>
      </w:r>
      <w:hyperlink r:id="rId19" w:history="1">
        <w:r w:rsidRPr="000F70F1">
          <w:rPr>
            <w:rStyle w:val="Hyperlink"/>
            <w:lang w:val="en-AU"/>
          </w:rPr>
          <w:t>https://www.rchpoll.org.au/polls/child-mental-health-problemscan-parents-spot-the-signs/</w:t>
        </w:r>
      </w:hyperlink>
      <w:r w:rsidRPr="000F70F1">
        <w:rPr>
          <w:lang w:val="en-AU"/>
        </w:rPr>
        <w:t xml:space="preserve"> ). These findings highlight the need for research into interventions that enhance the knowledge of and communication between these key adults could improve access to care. Streamlining care pathways and bridging gaps between primary health-care professionals, specialist education professionals, and specialist children’s health services have also been proposed as ways to overcome the barriers to access, liaison and consultation</w:t>
      </w:r>
      <w:r w:rsidR="006F0453" w:rsidRPr="000F70F1">
        <w:rPr>
          <w:lang w:val="en-AU"/>
        </w:rPr>
        <w:t xml:space="preserve"> </w:t>
      </w:r>
      <w:r w:rsidR="006F0453" w:rsidRPr="000F70F1">
        <w:rPr>
          <w:lang w:val="en-AU"/>
        </w:rPr>
        <w:fldChar w:fldCharType="begin">
          <w:fldData xml:space="preserve">PEVuZE5vdGU+PENpdGU+PEF1dGhvcj5XcmlnaHQ8L0F1dGhvcj48WWVhcj4yMDE1PC9ZZWFyPjxS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</w:fldData>
        </w:fldChar>
      </w:r>
      <w:r w:rsidR="006F0453" w:rsidRPr="000F70F1">
        <w:rPr>
          <w:lang w:val="en-AU"/>
        </w:rPr>
        <w:instrText xml:space="preserve"> ADDIN EN.CITE </w:instrText>
      </w:r>
      <w:r w:rsidR="006F0453" w:rsidRPr="000F70F1">
        <w:rPr>
          <w:lang w:val="en-AU"/>
        </w:rPr>
        <w:fldChar w:fldCharType="begin">
          <w:fldData xml:space="preserve">PEVuZE5vdGU+PENpdGU+PEF1dGhvcj5XcmlnaHQ8L0F1dGhvcj48WWVhcj4yMDE1PC9ZZWFyPjxS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</w:fldData>
        </w:fldChar>
      </w:r>
      <w:r w:rsidR="006F0453" w:rsidRPr="000F70F1">
        <w:rPr>
          <w:lang w:val="en-AU"/>
        </w:rPr>
        <w:instrText xml:space="preserve"> ADDIN EN.CITE.DATA </w:instrText>
      </w:r>
      <w:r w:rsidR="006F0453" w:rsidRPr="000F70F1">
        <w:rPr>
          <w:lang w:val="en-AU"/>
        </w:rPr>
      </w:r>
      <w:r w:rsidR="006F0453" w:rsidRPr="000F70F1">
        <w:rPr>
          <w:lang w:val="en-AU"/>
        </w:rPr>
        <w:fldChar w:fldCharType="end"/>
      </w:r>
      <w:r w:rsidR="006F0453" w:rsidRPr="000F70F1">
        <w:rPr>
          <w:lang w:val="en-AU"/>
        </w:rPr>
      </w:r>
      <w:r w:rsidR="006F0453" w:rsidRPr="000F70F1">
        <w:rPr>
          <w:lang w:val="en-AU"/>
        </w:rPr>
        <w:fldChar w:fldCharType="separate"/>
      </w:r>
      <w:r w:rsidR="006F0453" w:rsidRPr="000F70F1">
        <w:rPr>
          <w:noProof/>
          <w:lang w:val="en-AU"/>
        </w:rPr>
        <w:t>(</w:t>
      </w:r>
      <w:hyperlink w:anchor="_ENREF_63" w:tooltip="Wright, 2015 #30460" w:history="1">
        <w:r w:rsidR="00917CCE" w:rsidRPr="000F70F1">
          <w:rPr>
            <w:noProof/>
            <w:lang w:val="en-AU"/>
          </w:rPr>
          <w:t>Wright et al., 2015</w:t>
        </w:r>
      </w:hyperlink>
      <w:r w:rsidR="006F0453" w:rsidRPr="000F70F1">
        <w:rPr>
          <w:noProof/>
          <w:lang w:val="en-AU"/>
        </w:rPr>
        <w:t>)</w:t>
      </w:r>
      <w:r w:rsidR="006F0453" w:rsidRPr="000F70F1">
        <w:rPr>
          <w:lang w:val="en-AU"/>
        </w:rPr>
        <w:fldChar w:fldCharType="end"/>
      </w:r>
      <w:r w:rsidR="006F0453" w:rsidRPr="000F70F1">
        <w:rPr>
          <w:lang w:val="en-AU"/>
        </w:rPr>
        <w:t>.</w:t>
      </w:r>
    </w:p>
    <w:p w14:paraId="42FAE529" w14:textId="3FC0FC8F" w:rsidR="006F0453" w:rsidRPr="000F70F1" w:rsidRDefault="00AB7BE7" w:rsidP="00396FF0">
      <w:pPr>
        <w:rPr>
          <w:lang w:val="en-AU"/>
        </w:rPr>
      </w:pPr>
      <w:r>
        <w:rPr>
          <w:lang w:val="en-AU"/>
        </w:rPr>
        <w:t>Studies</w:t>
      </w:r>
      <w:r w:rsidR="006F0453" w:rsidRPr="000F70F1">
        <w:rPr>
          <w:lang w:val="en-AU"/>
        </w:rPr>
        <w:t xml:space="preserve"> strongly suggest that the benefits seen in randomised controlled trials are not sustained when transferred to real world clinical practice</w:t>
      </w:r>
      <w:r w:rsidR="00EA2345">
        <w:rPr>
          <w:lang w:val="en-AU"/>
        </w:rPr>
        <w:t xml:space="preserve">, suggesting a need to improve standards </w:t>
      </w:r>
      <w:r w:rsidR="00FD55E8">
        <w:rPr>
          <w:lang w:val="en-AU"/>
        </w:rPr>
        <w:t>of routine care</w:t>
      </w:r>
      <w:r w:rsidR="006F0453" w:rsidRPr="000F70F1">
        <w:rPr>
          <w:lang w:val="en-AU"/>
        </w:rPr>
        <w:t xml:space="preserve">. For </w:t>
      </w:r>
      <w:r w:rsidR="003A7063" w:rsidRPr="000F70F1">
        <w:rPr>
          <w:lang w:val="en-AU"/>
        </w:rPr>
        <w:t>example,</w:t>
      </w:r>
      <w:r w:rsidR="006F0453" w:rsidRPr="000F70F1">
        <w:rPr>
          <w:lang w:val="en-AU"/>
        </w:rPr>
        <w:t xml:space="preserve"> the influential NIMH funded Multimodal Treatment of ADHD study (MTA) demonstrated clear benefits of a structured approach to medication treatment for ADHD in a randomised controlled trial up to 14 months. However after the structured treatment approach was withdrawn and patients selected their own treatment via a community provider the added benefits of the structured approach were lost </w:t>
      </w:r>
      <w:r w:rsidR="006F0453" w:rsidRPr="000F70F1">
        <w:rPr>
          <w:lang w:val="en-AU"/>
        </w:rPr>
        <w:fldChar w:fldCharType="begin"/>
      </w:r>
      <w:r w:rsidR="006F0453" w:rsidRPr="000F70F1">
        <w:rPr>
          <w:lang w:val="en-AU"/>
        </w:rPr>
        <w:instrText xml:space="preserve"> ADDIN EN.CITE &lt;EndNote&gt;&lt;Cite&gt;&lt;Author&gt;Swanson&lt;/Author&gt;&lt;Year&gt;2018&lt;/Year&gt;&lt;RecNum&gt;33049&lt;/RecNum&gt;&lt;DisplayText&gt;(Swanson et al., 2018)&lt;/DisplayText&gt;&lt;record&gt;&lt;rec-number&gt;33049&lt;/rec-number&gt;&lt;foreign-keys&gt;&lt;key app="EN" db-id="tw5sxtea5t5a9eex5pfxsapespe2aprrp9a2" timestamp="1547006022"&gt;33049&lt;/key&gt;&lt;/foreign-keys&gt;&lt;ref-type name="Book Section"&gt;5&lt;/ref-type&gt;&lt;contributors&gt;&lt;authors&gt;&lt;author&gt;Swanson, J.M.&lt;/author&gt;&lt;author&gt;Arnold, L.E.&lt;/author&gt;&lt;author&gt;Jensen, P.&lt;/author&gt;&lt;author&gt;Hinshaw, S.P.&lt;/author&gt;&lt;author&gt;Hechtman, L.T.&lt;/author&gt;&lt;author&gt;Conners, C.K.&lt;/author&gt;&lt;author&gt;Kraemer, H.C.&lt;/author&gt;&lt;author&gt;Wigal, T.&lt;/author&gt;&lt;author&gt;Vitiello, B.&lt;/author&gt;&lt;author&gt;Elliot, G.R.&lt;/author&gt;&lt;author&gt;Abikoff, H.B.&lt;/author&gt;&lt;author&gt;Hoza, B.&lt;/author&gt;&lt;author&gt;Newcorn, J.H.&lt;/author&gt;&lt;author&gt;Wells, K.&lt;/author&gt;&lt;author&gt;Lerner, M.&lt;/author&gt;&lt;author&gt;Molina, B.S.G.&lt;/author&gt;&lt;author&gt;Epstein, J.N.&lt;/author&gt;&lt;author&gt;Owens, E.B.&lt;/author&gt;&lt;author&gt;Waxmonsky, J.&lt;/author&gt;&lt;author&gt;Murray, D.W.&lt;/author&gt;&lt;author&gt;Sibley, M.H.&lt;/author&gt;&lt;author&gt;Mitchell, J.T.&lt;/author&gt;&lt;author&gt;Roy, A.&lt;/author&gt;&lt;author&gt;Stehli, A.&lt;/author&gt;&lt;author&gt;MTA Cooperative Group&lt;/author&gt;&lt;/authors&gt;&lt;secondary-authors&gt;&lt;author&gt;Banaschewski, T.&lt;/author&gt;&lt;author&gt;Coghill, D.&lt;/author&gt;&lt;author&gt;Zuddas, A.&lt;/author&gt;&lt;/secondary-authors&gt;&lt;/contributors&gt;&lt;titles&gt;&lt;title&gt;Long- term outcomes in the Multimodal Treatment study of Children with ADHD (the MTA): from beginning to end&lt;/title&gt;&lt;secondary-title&gt;the Oxford Textbook of ADHD&lt;/secondary-title&gt;&lt;/titles&gt;&lt;pages&gt;315-332&lt;/pages&gt;&lt;section&gt;34&lt;/section&gt;&lt;dates&gt;&lt;year&gt;2018&lt;/year&gt;&lt;/dates&gt;&lt;pub-location&gt;Oxford&lt;/pub-location&gt;&lt;publisher&gt;Oxford University Press&lt;/publisher&gt;&lt;urls&gt;&lt;/urls&gt;&lt;/record&gt;&lt;/Cite&gt;&lt;/EndNote&gt;</w:instrText>
      </w:r>
      <w:r w:rsidR="006F0453" w:rsidRPr="000F70F1">
        <w:rPr>
          <w:lang w:val="en-AU"/>
        </w:rPr>
        <w:fldChar w:fldCharType="separate"/>
      </w:r>
      <w:r w:rsidR="006F0453" w:rsidRPr="000F70F1">
        <w:rPr>
          <w:noProof/>
          <w:lang w:val="en-AU"/>
        </w:rPr>
        <w:t>(</w:t>
      </w:r>
      <w:hyperlink w:anchor="_ENREF_60" w:tooltip="Swanson, 2018 #33049" w:history="1">
        <w:r w:rsidR="00917CCE" w:rsidRPr="000F70F1">
          <w:rPr>
            <w:noProof/>
            <w:lang w:val="en-AU"/>
          </w:rPr>
          <w:t>Swanson et al., 2018</w:t>
        </w:r>
      </w:hyperlink>
      <w:r w:rsidR="006F0453" w:rsidRPr="000F70F1">
        <w:rPr>
          <w:noProof/>
          <w:lang w:val="en-AU"/>
        </w:rPr>
        <w:t>)</w:t>
      </w:r>
      <w:r w:rsidR="006F0453" w:rsidRPr="000F70F1">
        <w:rPr>
          <w:lang w:val="en-AU"/>
        </w:rPr>
        <w:fldChar w:fldCharType="end"/>
      </w:r>
      <w:r w:rsidR="006F0453" w:rsidRPr="000F70F1">
        <w:rPr>
          <w:lang w:val="en-AU"/>
        </w:rPr>
        <w:t xml:space="preserve">. These findings are echoed by several other long term follow up studies that also find real world outcomes to be poor compared to short term efficacy and effectiveness studies. </w:t>
      </w:r>
      <w:r w:rsidR="00BF1445" w:rsidRPr="000F70F1">
        <w:rPr>
          <w:lang w:val="en-AU"/>
        </w:rPr>
        <w:t xml:space="preserve">One key reason for this gap between what seems possible and what is actually happening is very likely to be limited implementation of evidence based approaches to care in day to day clinical practice </w:t>
      </w:r>
      <w:r w:rsidR="00BF1445" w:rsidRPr="000F70F1">
        <w:rPr>
          <w:lang w:val="en-AU"/>
        </w:rPr>
        <w:fldChar w:fldCharType="begin"/>
      </w:r>
      <w:r w:rsidR="00BF1445" w:rsidRPr="000F70F1">
        <w:rPr>
          <w:lang w:val="en-AU"/>
        </w:rPr>
        <w:instrText xml:space="preserve"> ADDIN EN.CITE &lt;EndNote&gt;&lt;Cite&gt;&lt;Author&gt;Scotland&lt;/Author&gt;&lt;Year&gt;2008&lt;/Year&gt;&lt;RecNum&gt;31644&lt;/RecNum&gt;&lt;DisplayText&gt;(Scotland, 2008)&lt;/DisplayText&gt;&lt;record&gt;&lt;rec-number&gt;31644&lt;/rec-number&gt;&lt;foreign-keys&gt;&lt;key app="EN" db-id="tw5sxtea5t5a9eex5pfxsapespe2aprrp9a2" timestamp="1477630932"&gt;31644&lt;/key&gt;&lt;/foreign-keys&gt;&lt;ref-type name="Report"&gt;27&lt;/ref-type&gt;&lt;contributors&gt;&lt;authors&gt;&lt;author&gt;NHS Quality Improvement Scotland&lt;/author&gt;&lt;/authors&gt;&lt;/contributors&gt;&lt;titles&gt;&lt;title&gt;ADHD Services Over Scotland: Report of the implementation review exercise April 2008&lt;/title&gt;&lt;/titles&gt;&lt;dates&gt;&lt;year&gt;2008&lt;/year&gt;&lt;/dates&gt;&lt;pub-location&gt;Edinburgh&lt;/pub-location&gt;&lt;publisher&gt;NHS Scotland&lt;/publisher&gt;&lt;urls&gt;&lt;/urls&gt;&lt;/record&gt;&lt;/Cite&gt;&lt;/EndNote&gt;</w:instrText>
      </w:r>
      <w:r w:rsidR="00BF1445" w:rsidRPr="000F70F1">
        <w:rPr>
          <w:lang w:val="en-AU"/>
        </w:rPr>
        <w:fldChar w:fldCharType="separate"/>
      </w:r>
      <w:r w:rsidR="00BF1445" w:rsidRPr="000F70F1">
        <w:rPr>
          <w:noProof/>
          <w:lang w:val="en-AU"/>
        </w:rPr>
        <w:t>(</w:t>
      </w:r>
      <w:hyperlink w:anchor="_ENREF_59" w:tooltip="Scotland, 2008 #31644" w:history="1">
        <w:r w:rsidR="00917CCE" w:rsidRPr="000F70F1">
          <w:rPr>
            <w:noProof/>
            <w:lang w:val="en-AU"/>
          </w:rPr>
          <w:t>Scotland, 2008</w:t>
        </w:r>
      </w:hyperlink>
      <w:r w:rsidR="00BF1445" w:rsidRPr="000F70F1">
        <w:rPr>
          <w:noProof/>
          <w:lang w:val="en-AU"/>
        </w:rPr>
        <w:t>)</w:t>
      </w:r>
      <w:r w:rsidR="00BF1445" w:rsidRPr="000F70F1">
        <w:rPr>
          <w:lang w:val="en-AU"/>
        </w:rPr>
        <w:fldChar w:fldCharType="end"/>
      </w:r>
      <w:r w:rsidR="00BF1445" w:rsidRPr="000F70F1">
        <w:rPr>
          <w:lang w:val="en-AU"/>
        </w:rPr>
        <w:t xml:space="preserve">. Practitioners tend to over-estimate their adherence to guidelines </w:t>
      </w:r>
      <w:r w:rsidR="00BF1445" w:rsidRPr="000F70F1">
        <w:rPr>
          <w:lang w:val="en-AU"/>
        </w:rPr>
        <w:fldChar w:fldCharType="begin"/>
      </w:r>
      <w:r w:rsidR="00BF1445" w:rsidRPr="000F70F1">
        <w:rPr>
          <w:lang w:val="en-AU"/>
        </w:rPr>
        <w:instrText xml:space="preserve"> ADDIN EN.CITE &lt;EndNote&gt;&lt;Cite&gt;&lt;Author&gt;Gordon&lt;/Author&gt;&lt;Year&gt;2016&lt;/Year&gt;&lt;RecNum&gt;31643&lt;/RecNum&gt;&lt;DisplayText&gt;(M. K. Gordon et al., 2016)&lt;/DisplayText&gt;&lt;record&gt;&lt;rec-number&gt;31643&lt;/rec-number&gt;&lt;foreign-keys&gt;&lt;key app="EN" db-id="tw5sxtea5t5a9eex5pfxsapespe2aprrp9a2" timestamp="1477630692"&gt;31643&lt;/key&gt;&lt;/foreign-keys&gt;&lt;ref-type name="Journal Article"&gt;17&lt;/ref-type&gt;&lt;contributors&gt;&lt;authors&gt;&lt;author&gt;Gordon, M. K.&lt;/author&gt;&lt;author&gt;Baum, R. A.&lt;/author&gt;&lt;author&gt;Gardner, W.&lt;/author&gt;&lt;author&gt;Kelleher, K. J.&lt;/author&gt;&lt;author&gt;Langberg, J. M.&lt;/author&gt;&lt;author&gt;Brinkman, W. B.&lt;/author&gt;&lt;author&gt;Epstein, J. N.&lt;/author&gt;&lt;/authors&gt;&lt;/contributors&gt;&lt;auth-address&gt;University of Illinois at Chicago, IL, USA megangordon448@gmail.com.&amp;#xD;The Ohio State University, Columbus, USA.&amp;#xD;Children&amp;apos;s Hospital of Eastern Ontario, Ottawa, Canada.&amp;#xD;Nationwide Children&amp;apos;s Hospital, Columbus, OH, USA.&amp;#xD;Virginia Commonwealth University, Richmond, USA.&amp;#xD;Cincinnati Children&amp;apos;s Hospital Medical Center, OH, USA.&lt;/auth-address&gt;&lt;titles&gt;&lt;title&gt;Comparison of Performance on ADHD Quality of Care Indicators: Practitioner Self-Report Versus Chart Review&lt;/title&gt;&lt;secondary-title&gt;J Atten Disord&lt;/secondary-title&gt;&lt;/titles&gt;&lt;periodical&gt;&lt;full-title&gt;J Atten Disord&lt;/full-title&gt;&lt;abbr-1&gt;Journal of attention disorders&lt;/abbr-1&gt;&lt;/periodical&gt;&lt;keywords&gt;&lt;keyword&gt;Adhd&lt;/keyword&gt;&lt;keyword&gt;chart review&lt;/keyword&gt;&lt;keyword&gt;quality improvement&lt;/keyword&gt;&lt;keyword&gt;self-report&lt;/keyword&gt;&lt;/keywords&gt;&lt;dates&gt;&lt;year&gt;2016&lt;/year&gt;&lt;pub-dates&gt;&lt;date&gt;Jan 28&lt;/date&gt;&lt;/pub-dates&gt;&lt;/dates&gt;&lt;isbn&gt;1557-1246 (Electronic)&amp;#xD;1087-0547 (Linking)&lt;/isbn&gt;&lt;accession-num&gt;26823383&lt;/accession-num&gt;&lt;urls&gt;&lt;related-urls&gt;&lt;url&gt;https://www.ncbi.nlm.nih.gov/pubmed/26823383&lt;/url&gt;&lt;/related-urls&gt;&lt;/urls&gt;&lt;custom2&gt;PMC5019953&lt;/custom2&gt;&lt;electronic-resource-num&gt;10.1177/1087054715624227&lt;/electronic-resource-num&gt;&lt;/record&gt;&lt;/Cite&gt;&lt;/EndNote&gt;</w:instrText>
      </w:r>
      <w:r w:rsidR="00BF1445" w:rsidRPr="000F70F1">
        <w:rPr>
          <w:lang w:val="en-AU"/>
        </w:rPr>
        <w:fldChar w:fldCharType="separate"/>
      </w:r>
      <w:r w:rsidR="00BF1445" w:rsidRPr="000F70F1">
        <w:rPr>
          <w:noProof/>
          <w:lang w:val="en-AU"/>
        </w:rPr>
        <w:t>(</w:t>
      </w:r>
      <w:hyperlink w:anchor="_ENREF_31" w:tooltip="Gordon, 2016 #31643" w:history="1">
        <w:r w:rsidR="00917CCE" w:rsidRPr="000F70F1">
          <w:rPr>
            <w:noProof/>
            <w:lang w:val="en-AU"/>
          </w:rPr>
          <w:t>M. K. Gordon et al., 2016</w:t>
        </w:r>
      </w:hyperlink>
      <w:r w:rsidR="00BF1445" w:rsidRPr="000F70F1">
        <w:rPr>
          <w:noProof/>
          <w:lang w:val="en-AU"/>
        </w:rPr>
        <w:t>)</w:t>
      </w:r>
      <w:r w:rsidR="00BF1445" w:rsidRPr="000F70F1">
        <w:rPr>
          <w:lang w:val="en-AU"/>
        </w:rPr>
        <w:fldChar w:fldCharType="end"/>
      </w:r>
      <w:r w:rsidR="00BF1445" w:rsidRPr="000F70F1">
        <w:rPr>
          <w:lang w:val="en-AU"/>
        </w:rPr>
        <w:t xml:space="preserve"> and have a tendency to favour ‘clinical improvement’ over ‘optimised care’ as  a clinical outcome </w:t>
      </w:r>
      <w:r w:rsidR="00BF1445" w:rsidRPr="000F70F1">
        <w:rPr>
          <w:lang w:val="en-AU"/>
        </w:rPr>
        <w:fldChar w:fldCharType="begin">
          <w:fldData xml:space="preserve">PEVuZE5vdGU+PENpdGU+PEF1dGhvcj5Lb3ZzaG9mZjwvQXV0aG9yPjxZZWFyPjIwMTM8L1llYXI+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</w:fldData>
        </w:fldChar>
      </w:r>
      <w:r w:rsidR="00BF1445" w:rsidRPr="000F70F1">
        <w:rPr>
          <w:lang w:val="en-AU"/>
        </w:rPr>
        <w:instrText xml:space="preserve"> ADDIN EN.CITE </w:instrText>
      </w:r>
      <w:r w:rsidR="00BF1445" w:rsidRPr="000F70F1">
        <w:rPr>
          <w:lang w:val="en-AU"/>
        </w:rPr>
        <w:fldChar w:fldCharType="begin">
          <w:fldData xml:space="preserve">PEVuZE5vdGU+PENpdGU+PEF1dGhvcj5Lb3ZzaG9mZjwvQXV0aG9yPjxZZWFyPjIwMTM8L1llYXI+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</w:fldData>
        </w:fldChar>
      </w:r>
      <w:r w:rsidR="00BF1445" w:rsidRPr="000F70F1">
        <w:rPr>
          <w:lang w:val="en-AU"/>
        </w:rPr>
        <w:instrText xml:space="preserve"> ADDIN EN.CITE.DATA </w:instrText>
      </w:r>
      <w:r w:rsidR="00BF1445" w:rsidRPr="000F70F1">
        <w:rPr>
          <w:lang w:val="en-AU"/>
        </w:rPr>
      </w:r>
      <w:r w:rsidR="00BF1445" w:rsidRPr="000F70F1">
        <w:rPr>
          <w:lang w:val="en-AU"/>
        </w:rPr>
        <w:fldChar w:fldCharType="end"/>
      </w:r>
      <w:r w:rsidR="00BF1445" w:rsidRPr="000F70F1">
        <w:rPr>
          <w:lang w:val="en-AU"/>
        </w:rPr>
      </w:r>
      <w:r w:rsidR="00BF1445" w:rsidRPr="000F70F1">
        <w:rPr>
          <w:lang w:val="en-AU"/>
        </w:rPr>
        <w:fldChar w:fldCharType="separate"/>
      </w:r>
      <w:r w:rsidR="00BF1445" w:rsidRPr="000F70F1">
        <w:rPr>
          <w:noProof/>
          <w:lang w:val="en-AU"/>
        </w:rPr>
        <w:t>(</w:t>
      </w:r>
      <w:hyperlink w:anchor="_ENREF_39" w:tooltip="Kovshoff, 2013 #9813" w:history="1">
        <w:r w:rsidR="00917CCE" w:rsidRPr="000F70F1">
          <w:rPr>
            <w:noProof/>
            <w:lang w:val="en-AU"/>
          </w:rPr>
          <w:t>Kovshoff et al., 2013</w:t>
        </w:r>
      </w:hyperlink>
      <w:r w:rsidR="00BF1445" w:rsidRPr="000F70F1">
        <w:rPr>
          <w:noProof/>
          <w:lang w:val="en-AU"/>
        </w:rPr>
        <w:t xml:space="preserve">; </w:t>
      </w:r>
      <w:hyperlink w:anchor="_ENREF_40" w:tooltip="Kovshoff, 2012 #1542" w:history="1">
        <w:r w:rsidR="00917CCE" w:rsidRPr="000F70F1">
          <w:rPr>
            <w:noProof/>
            <w:lang w:val="en-AU"/>
          </w:rPr>
          <w:t>Kovshoff et al., 2012</w:t>
        </w:r>
      </w:hyperlink>
      <w:r w:rsidR="00BF1445" w:rsidRPr="000F70F1">
        <w:rPr>
          <w:noProof/>
          <w:lang w:val="en-AU"/>
        </w:rPr>
        <w:t>)</w:t>
      </w:r>
      <w:r w:rsidR="00BF1445" w:rsidRPr="000F70F1">
        <w:rPr>
          <w:lang w:val="en-AU"/>
        </w:rPr>
        <w:fldChar w:fldCharType="end"/>
      </w:r>
      <w:r w:rsidR="0088027A" w:rsidRPr="000F70F1">
        <w:rPr>
          <w:lang w:val="en-AU"/>
        </w:rPr>
        <w:t xml:space="preserve">. </w:t>
      </w:r>
    </w:p>
    <w:p w14:paraId="0157175D" w14:textId="77777777" w:rsidR="009B2B50" w:rsidRPr="000F70F1" w:rsidRDefault="009B2B50" w:rsidP="009B2B50">
      <w:pPr>
        <w:pStyle w:val="Heading1"/>
        <w:rPr>
          <w:lang w:val="en-AU"/>
        </w:rPr>
      </w:pPr>
      <w:r w:rsidRPr="000F70F1">
        <w:rPr>
          <w:lang w:val="en-AU"/>
        </w:rPr>
        <w:lastRenderedPageBreak/>
        <w:t>Likely effectiveness of alternate programs and supports</w:t>
      </w:r>
    </w:p>
    <w:p w14:paraId="683372A2" w14:textId="638E9878" w:rsidR="004003CC" w:rsidRPr="000F70F1" w:rsidRDefault="005675D0" w:rsidP="005B3293">
      <w:pPr>
        <w:rPr>
          <w:lang w:val="en-AU"/>
        </w:rPr>
      </w:pPr>
      <w:r w:rsidRPr="000F70F1">
        <w:rPr>
          <w:lang w:val="en-AU"/>
        </w:rPr>
        <w:t>In addition to the obvious issues of reducing fragmentation of services t</w:t>
      </w:r>
      <w:r w:rsidR="000B14D7" w:rsidRPr="000F70F1">
        <w:rPr>
          <w:lang w:val="en-AU"/>
        </w:rPr>
        <w:t xml:space="preserve">here are several </w:t>
      </w:r>
      <w:r w:rsidRPr="000F70F1">
        <w:rPr>
          <w:lang w:val="en-AU"/>
        </w:rPr>
        <w:t xml:space="preserve">other </w:t>
      </w:r>
      <w:r w:rsidR="000B14D7" w:rsidRPr="000F70F1">
        <w:rPr>
          <w:lang w:val="en-AU"/>
        </w:rPr>
        <w:t>opportunities for improving effectiveness of care for children with mental health disorders</w:t>
      </w:r>
      <w:r w:rsidR="004003CC" w:rsidRPr="000F70F1">
        <w:rPr>
          <w:lang w:val="en-AU"/>
        </w:rPr>
        <w:t xml:space="preserve"> </w:t>
      </w:r>
      <w:r w:rsidRPr="000F70F1">
        <w:rPr>
          <w:lang w:val="en-AU"/>
        </w:rPr>
        <w:t>and</w:t>
      </w:r>
      <w:r w:rsidR="004003CC" w:rsidRPr="000F70F1">
        <w:rPr>
          <w:lang w:val="en-AU"/>
        </w:rPr>
        <w:t xml:space="preserve"> reducing the immediate and longer</w:t>
      </w:r>
      <w:r w:rsidR="00A66638">
        <w:rPr>
          <w:lang w:val="en-AU"/>
        </w:rPr>
        <w:t>-</w:t>
      </w:r>
      <w:r w:rsidR="004003CC" w:rsidRPr="000F70F1">
        <w:rPr>
          <w:lang w:val="en-AU"/>
        </w:rPr>
        <w:t>term costs and burden</w:t>
      </w:r>
      <w:r w:rsidRPr="000F70F1">
        <w:rPr>
          <w:lang w:val="en-AU"/>
        </w:rPr>
        <w:t xml:space="preserve"> of illness</w:t>
      </w:r>
      <w:r w:rsidR="004003CC" w:rsidRPr="000F70F1">
        <w:rPr>
          <w:lang w:val="en-AU"/>
        </w:rPr>
        <w:t>.</w:t>
      </w:r>
    </w:p>
    <w:p w14:paraId="13A3AB57" w14:textId="77777777" w:rsidR="00AD38CF" w:rsidRPr="000F70F1" w:rsidRDefault="00AD38CF" w:rsidP="004003CC">
      <w:pPr>
        <w:pStyle w:val="Heading3"/>
        <w:rPr>
          <w:lang w:val="en-AU"/>
        </w:rPr>
      </w:pPr>
      <w:r w:rsidRPr="000F70F1">
        <w:rPr>
          <w:lang w:val="en-AU"/>
        </w:rPr>
        <w:t>Improving mental health literacy for parents and professionals</w:t>
      </w:r>
    </w:p>
    <w:p w14:paraId="1BFB5A82" w14:textId="6615BF36" w:rsidR="00AD38CF" w:rsidRPr="000F70F1" w:rsidRDefault="00AD38CF" w:rsidP="00AD38CF">
      <w:pPr>
        <w:rPr>
          <w:lang w:val="en-AU"/>
        </w:rPr>
      </w:pPr>
      <w:r w:rsidRPr="000F70F1">
        <w:rPr>
          <w:lang w:val="en-AU"/>
        </w:rPr>
        <w:t xml:space="preserve">As highlighted by the recent RCH Child Health Poll there is a clear need to improve mental health literacy and understanding of parents. </w:t>
      </w:r>
      <w:r w:rsidR="00FF5B8C">
        <w:rPr>
          <w:lang w:val="en-AU"/>
        </w:rPr>
        <w:t>There is also</w:t>
      </w:r>
      <w:r w:rsidRPr="000F70F1">
        <w:rPr>
          <w:lang w:val="en-AU"/>
        </w:rPr>
        <w:t xml:space="preserve"> a need to improve mental health literacy amongst professionals working with children from across all disciplines and backgrounds including but not limited to health, education, social work and justice. Improved literacy and training is likely to increase recognition of mental health problems and disorders and should improve early intervention for those at risk or in the early stages of developing a disorder.</w:t>
      </w:r>
    </w:p>
    <w:p w14:paraId="517D4017" w14:textId="5BE8427D" w:rsidR="00AD38CF" w:rsidRPr="000F70F1" w:rsidRDefault="00AD38CF" w:rsidP="00AD38CF">
      <w:pPr>
        <w:pStyle w:val="Heading3"/>
        <w:rPr>
          <w:lang w:val="en-AU"/>
        </w:rPr>
      </w:pPr>
      <w:r w:rsidRPr="000F70F1">
        <w:rPr>
          <w:lang w:val="en-AU"/>
        </w:rPr>
        <w:t>Increased recognition of those at risk of, developing and with established mental health problems.</w:t>
      </w:r>
    </w:p>
    <w:p w14:paraId="5934DBFC" w14:textId="2D0847B2" w:rsidR="00AD38CF" w:rsidRPr="000F70F1" w:rsidRDefault="00917CCE" w:rsidP="00AD38CF">
      <w:pPr>
        <w:rPr>
          <w:lang w:val="en-AU"/>
        </w:rPr>
      </w:pPr>
      <w:r>
        <w:t xml:space="preserve">There are existing screening tools for children’s mental health disorders that are reasonably sensitive (i.e. they pick up most of those with a problem) but are only moderately specific (i.e. they identify a large number of false positives). While this means they are not appropriate for population-level screening, due to the burden of follow-up assessment created by the false positives, these approaches can be effective when targeted at high-risk groups or those who are starting to show problems. </w:t>
      </w:r>
      <w:r w:rsidR="00FA5EF1" w:rsidRPr="000F70F1">
        <w:rPr>
          <w:lang w:val="en-AU"/>
        </w:rPr>
        <w:t xml:space="preserve">Australian research has </w:t>
      </w:r>
      <w:r w:rsidR="00147FDD" w:rsidRPr="000F70F1">
        <w:rPr>
          <w:lang w:val="en-AU"/>
        </w:rPr>
        <w:t xml:space="preserve">shown </w:t>
      </w:r>
      <w:r w:rsidR="00FA5EF1" w:rsidRPr="000F70F1">
        <w:rPr>
          <w:lang w:val="en-AU"/>
        </w:rPr>
        <w:t xml:space="preserve">this approach </w:t>
      </w:r>
      <w:r w:rsidR="00147FDD" w:rsidRPr="000F70F1">
        <w:rPr>
          <w:lang w:val="en-AU"/>
        </w:rPr>
        <w:t xml:space="preserve">to be effective in depressed adolescents </w:t>
      </w:r>
      <w:r w:rsidR="00147FDD" w:rsidRPr="000F70F1">
        <w:rPr>
          <w:lang w:val="en-AU"/>
        </w:rPr>
        <w:fldChar w:fldCharType="begin">
          <w:fldData xml:space="preserve">PEVuZE5vdGU+PENpdGU+PEF1dGhvcj5NaWhhbG9wb3Vsb3M8L0F1dGhvcj48WWVhcj4yMDEyPC9Z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</w:fldData>
        </w:fldChar>
      </w:r>
      <w:r w:rsidR="00147FDD" w:rsidRPr="000F70F1">
        <w:rPr>
          <w:lang w:val="en-AU"/>
        </w:rPr>
        <w:instrText xml:space="preserve"> ADDIN EN.CITE </w:instrText>
      </w:r>
      <w:r w:rsidR="00147FDD" w:rsidRPr="000F70F1">
        <w:rPr>
          <w:lang w:val="en-AU"/>
        </w:rPr>
        <w:fldChar w:fldCharType="begin">
          <w:fldData xml:space="preserve">PEVuZE5vdGU+PENpdGU+PEF1dGhvcj5NaWhhbG9wb3Vsb3M8L0F1dGhvcj48WWVhcj4yMDEyPC9Z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</w:fldData>
        </w:fldChar>
      </w:r>
      <w:r w:rsidR="00147FDD" w:rsidRPr="000F70F1">
        <w:rPr>
          <w:lang w:val="en-AU"/>
        </w:rPr>
        <w:instrText xml:space="preserve"> ADDIN EN.CITE.DATA </w:instrText>
      </w:r>
      <w:r w:rsidR="00147FDD" w:rsidRPr="000F70F1">
        <w:rPr>
          <w:lang w:val="en-AU"/>
        </w:rPr>
      </w:r>
      <w:r w:rsidR="00147FDD" w:rsidRPr="000F70F1">
        <w:rPr>
          <w:lang w:val="en-AU"/>
        </w:rPr>
        <w:fldChar w:fldCharType="end"/>
      </w:r>
      <w:r w:rsidR="00147FDD" w:rsidRPr="000F70F1">
        <w:rPr>
          <w:lang w:val="en-AU"/>
        </w:rPr>
      </w:r>
      <w:r w:rsidR="00147FDD" w:rsidRPr="000F70F1">
        <w:rPr>
          <w:lang w:val="en-AU"/>
        </w:rPr>
        <w:fldChar w:fldCharType="separate"/>
      </w:r>
      <w:r w:rsidR="00147FDD" w:rsidRPr="000F70F1">
        <w:rPr>
          <w:noProof/>
          <w:lang w:val="en-AU"/>
        </w:rPr>
        <w:t>(</w:t>
      </w:r>
      <w:hyperlink w:anchor="_ENREF_47" w:tooltip="Mihalopoulos, 2012 #33162" w:history="1">
        <w:r w:rsidRPr="000F70F1">
          <w:rPr>
            <w:noProof/>
            <w:lang w:val="en-AU"/>
          </w:rPr>
          <w:t>Mihalopoulos, Vos, Pirkis, &amp; Carter, 2012</w:t>
        </w:r>
      </w:hyperlink>
      <w:r w:rsidR="00147FDD" w:rsidRPr="000F70F1">
        <w:rPr>
          <w:noProof/>
          <w:lang w:val="en-AU"/>
        </w:rPr>
        <w:t>)</w:t>
      </w:r>
      <w:r w:rsidR="00147FDD" w:rsidRPr="000F70F1">
        <w:rPr>
          <w:lang w:val="en-AU"/>
        </w:rPr>
        <w:fldChar w:fldCharType="end"/>
      </w:r>
      <w:r w:rsidR="00147FDD" w:rsidRPr="000F70F1">
        <w:rPr>
          <w:lang w:val="en-AU"/>
        </w:rPr>
        <w:t>, but has not been well studied for children or for the other disorders discussed here.</w:t>
      </w:r>
    </w:p>
    <w:p w14:paraId="5AF0959B" w14:textId="08F0E12E" w:rsidR="004003CC" w:rsidRPr="000F70F1" w:rsidRDefault="004003CC" w:rsidP="004003CC">
      <w:pPr>
        <w:pStyle w:val="Heading3"/>
        <w:rPr>
          <w:lang w:val="en-AU"/>
        </w:rPr>
      </w:pPr>
      <w:r w:rsidRPr="000F70F1">
        <w:rPr>
          <w:lang w:val="en-AU"/>
        </w:rPr>
        <w:t>Reducing adverse childhood experiences</w:t>
      </w:r>
    </w:p>
    <w:p w14:paraId="0A52FA4F" w14:textId="1BBD46E8" w:rsidR="00FC6947" w:rsidRPr="000F70F1" w:rsidRDefault="004003CC" w:rsidP="004003CC">
      <w:pPr>
        <w:rPr>
          <w:lang w:val="en-AU"/>
        </w:rPr>
      </w:pPr>
      <w:r w:rsidRPr="000F70F1">
        <w:rPr>
          <w:lang w:val="en-AU"/>
        </w:rPr>
        <w:t xml:space="preserve">The causes of mental disorders lie in the interaction between genetic predisposition, neurobiological manifestation, and environment exposures. Adverse childhood experiences such as maltreatment, sexual abuse, and neglect </w:t>
      </w:r>
      <w:r w:rsidR="00FC6947" w:rsidRPr="000F70F1">
        <w:rPr>
          <w:lang w:val="en-AU"/>
        </w:rPr>
        <w:t xml:space="preserve">have considerable long term impacts on physical and mental health </w:t>
      </w:r>
      <w:r w:rsidR="005675D0" w:rsidRPr="000F70F1">
        <w:rPr>
          <w:lang w:val="en-AU"/>
        </w:rPr>
        <w:fldChar w:fldCharType="begin">
          <w:fldData xml:space="preserve">PEVuZE5vdGU+PENpdGU+PEF1dGhvcj5DbGVtZW5zPC9BdXRob3I+PFllYXI+MjAxODwvWWVhcj48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</w:fldData>
        </w:fldChar>
      </w:r>
      <w:r w:rsidR="005675D0" w:rsidRPr="000F70F1">
        <w:rPr>
          <w:lang w:val="en-AU"/>
        </w:rPr>
        <w:instrText xml:space="preserve"> ADDIN EN.CITE </w:instrText>
      </w:r>
      <w:r w:rsidR="005675D0" w:rsidRPr="000F70F1">
        <w:rPr>
          <w:lang w:val="en-AU"/>
        </w:rPr>
        <w:fldChar w:fldCharType="begin">
          <w:fldData xml:space="preserve">PEVuZE5vdGU+PENpdGU+PEF1dGhvcj5DbGVtZW5zPC9BdXRob3I+PFllYXI+MjAxODwvWWVhcj48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</w:fldData>
        </w:fldChar>
      </w:r>
      <w:r w:rsidR="005675D0" w:rsidRPr="000F70F1">
        <w:rPr>
          <w:lang w:val="en-AU"/>
        </w:rPr>
        <w:instrText xml:space="preserve"> ADDIN EN.CITE.DATA </w:instrText>
      </w:r>
      <w:r w:rsidR="005675D0" w:rsidRPr="000F70F1">
        <w:rPr>
          <w:lang w:val="en-AU"/>
        </w:rPr>
      </w:r>
      <w:r w:rsidR="005675D0" w:rsidRPr="000F70F1">
        <w:rPr>
          <w:lang w:val="en-AU"/>
        </w:rPr>
        <w:fldChar w:fldCharType="end"/>
      </w:r>
      <w:r w:rsidR="005675D0" w:rsidRPr="000F70F1">
        <w:rPr>
          <w:lang w:val="en-AU"/>
        </w:rPr>
      </w:r>
      <w:r w:rsidR="005675D0" w:rsidRPr="000F70F1">
        <w:rPr>
          <w:lang w:val="en-AU"/>
        </w:rPr>
        <w:fldChar w:fldCharType="separate"/>
      </w:r>
      <w:r w:rsidR="005675D0" w:rsidRPr="000F70F1">
        <w:rPr>
          <w:noProof/>
          <w:lang w:val="en-AU"/>
        </w:rPr>
        <w:t>(</w:t>
      </w:r>
      <w:hyperlink w:anchor="_ENREF_13" w:tooltip="Clemens, 2018 #33151" w:history="1">
        <w:r w:rsidR="00917CCE" w:rsidRPr="000F70F1">
          <w:rPr>
            <w:noProof/>
            <w:lang w:val="en-AU"/>
          </w:rPr>
          <w:t>Clemens et al., 2018</w:t>
        </w:r>
      </w:hyperlink>
      <w:r w:rsidR="005675D0" w:rsidRPr="000F70F1">
        <w:rPr>
          <w:noProof/>
          <w:lang w:val="en-AU"/>
        </w:rPr>
        <w:t>)</w:t>
      </w:r>
      <w:r w:rsidR="005675D0" w:rsidRPr="000F70F1">
        <w:rPr>
          <w:lang w:val="en-AU"/>
        </w:rPr>
        <w:fldChar w:fldCharType="end"/>
      </w:r>
      <w:r w:rsidR="005675D0" w:rsidRPr="000F70F1">
        <w:rPr>
          <w:lang w:val="en-AU"/>
        </w:rPr>
        <w:t>. W</w:t>
      </w:r>
      <w:r w:rsidR="00FC6947" w:rsidRPr="000F70F1">
        <w:rPr>
          <w:lang w:val="en-AU"/>
        </w:rPr>
        <w:t xml:space="preserve">hilst prevalence rates vary considerably between studies a review by the Australian Institute of Family Studies concluded that all types of child abuse and neglect occur at significant levels in the Australian community (CFCA Resource Sheet— April 2017).  The WHO has suggested that worldwide around 90% of cases of child maltreatment </w:t>
      </w:r>
      <w:r w:rsidRPr="000F70F1">
        <w:rPr>
          <w:lang w:val="en-AU"/>
        </w:rPr>
        <w:t>are not adequately recognized and treated</w:t>
      </w:r>
      <w:r w:rsidR="00FC6947" w:rsidRPr="000F70F1">
        <w:rPr>
          <w:lang w:val="en-AU"/>
        </w:rPr>
        <w:t xml:space="preserve"> </w:t>
      </w:r>
      <w:r w:rsidRPr="000F70F1">
        <w:rPr>
          <w:lang w:val="en-AU"/>
        </w:rPr>
        <w:t xml:space="preserve">in the healthcare system. </w:t>
      </w:r>
      <w:r w:rsidR="00FC6947" w:rsidRPr="000F70F1">
        <w:rPr>
          <w:lang w:val="en-AU"/>
        </w:rPr>
        <w:t>A reduction in child maltreatment and responding to identified cases would have a significant impact on the mental health of Australian children, adolescents and adults with corresponding economic benefits to our community.</w:t>
      </w:r>
      <w:r w:rsidR="005675D0" w:rsidRPr="000F70F1">
        <w:rPr>
          <w:lang w:val="en-AU"/>
        </w:rPr>
        <w:t xml:space="preserve"> It is however important not to become over focused on the environmental causes. ASD, ADHD, anxiety and conduct disorder are all highly heritable and often occur even in the absence of any clear environmental triggers.</w:t>
      </w:r>
    </w:p>
    <w:p w14:paraId="18FAD46E" w14:textId="1243B12F" w:rsidR="00C7325E" w:rsidRPr="000F70F1" w:rsidRDefault="00C7325E" w:rsidP="005675D0">
      <w:pPr>
        <w:pStyle w:val="Heading3"/>
        <w:rPr>
          <w:lang w:val="en-AU"/>
        </w:rPr>
      </w:pPr>
      <w:r w:rsidRPr="000F70F1">
        <w:rPr>
          <w:lang w:val="en-AU"/>
        </w:rPr>
        <w:t xml:space="preserve">Reducing variability through improved implementation of </w:t>
      </w:r>
      <w:r w:rsidR="00E82D7A" w:rsidRPr="000F70F1">
        <w:rPr>
          <w:lang w:val="en-AU"/>
        </w:rPr>
        <w:t xml:space="preserve">guideline driven </w:t>
      </w:r>
      <w:r w:rsidRPr="000F70F1">
        <w:rPr>
          <w:lang w:val="en-AU"/>
        </w:rPr>
        <w:t xml:space="preserve">evidence based </w:t>
      </w:r>
      <w:r w:rsidR="0032213E" w:rsidRPr="000F70F1">
        <w:rPr>
          <w:lang w:val="en-AU"/>
        </w:rPr>
        <w:t xml:space="preserve">clinical </w:t>
      </w:r>
      <w:r w:rsidRPr="000F70F1">
        <w:rPr>
          <w:lang w:val="en-AU"/>
        </w:rPr>
        <w:t>protocols in routine care</w:t>
      </w:r>
    </w:p>
    <w:p w14:paraId="233D13B0" w14:textId="7AA539BF" w:rsidR="00E82D7A" w:rsidRPr="000F70F1" w:rsidRDefault="00E82D7A" w:rsidP="00E82D7A">
      <w:pPr>
        <w:rPr>
          <w:lang w:val="en-AU"/>
        </w:rPr>
      </w:pPr>
      <w:r w:rsidRPr="000F70F1">
        <w:rPr>
          <w:lang w:val="en-AU"/>
        </w:rPr>
        <w:t>There are currently neither imperatives nor incentive</w:t>
      </w:r>
      <w:r w:rsidR="00FA5EF1" w:rsidRPr="000F70F1">
        <w:rPr>
          <w:lang w:val="en-AU"/>
        </w:rPr>
        <w:t>s</w:t>
      </w:r>
      <w:r w:rsidRPr="000F70F1">
        <w:rPr>
          <w:lang w:val="en-AU"/>
        </w:rPr>
        <w:t xml:space="preserve"> </w:t>
      </w:r>
      <w:r w:rsidR="00EA4AE4">
        <w:rPr>
          <w:lang w:val="en-AU"/>
        </w:rPr>
        <w:t xml:space="preserve">for clinicians or health services </w:t>
      </w:r>
      <w:r w:rsidRPr="000F70F1">
        <w:rPr>
          <w:lang w:val="en-AU"/>
        </w:rPr>
        <w:t xml:space="preserve">to implement the </w:t>
      </w:r>
      <w:r w:rsidR="00F67912" w:rsidRPr="000F70F1">
        <w:rPr>
          <w:lang w:val="en-AU"/>
        </w:rPr>
        <w:t>evidence-based</w:t>
      </w:r>
      <w:r w:rsidRPr="000F70F1">
        <w:rPr>
          <w:lang w:val="en-AU"/>
        </w:rPr>
        <w:t xml:space="preserve"> protocols described in available clinical guidelines. Although this a universal problem across medicine it is particularly a problem for mental health. As there are no NHMRC endorsed guidelines for childhood mental health guidelines it would necessary to follow the recommendations of other recognized </w:t>
      </w:r>
      <w:r w:rsidR="00F67912" w:rsidRPr="000F70F1">
        <w:rPr>
          <w:lang w:val="en-AU"/>
        </w:rPr>
        <w:t>evidence-based</w:t>
      </w:r>
      <w:r w:rsidRPr="000F70F1">
        <w:rPr>
          <w:lang w:val="en-AU"/>
        </w:rPr>
        <w:t xml:space="preserve"> guidelines such as those from NICE or the Scottish Intercollegiate </w:t>
      </w:r>
      <w:r w:rsidRPr="000F70F1">
        <w:rPr>
          <w:lang w:val="en-AU"/>
        </w:rPr>
        <w:lastRenderedPageBreak/>
        <w:t xml:space="preserve">Guidelines Network (SIGN). Whilst these are recognized as being high quality they relate to a very different and almost completely </w:t>
      </w:r>
      <w:r w:rsidR="00666A7A" w:rsidRPr="000F70F1">
        <w:rPr>
          <w:lang w:val="en-AU"/>
        </w:rPr>
        <w:t>publicly</w:t>
      </w:r>
      <w:r w:rsidRPr="000F70F1">
        <w:rPr>
          <w:lang w:val="en-AU"/>
        </w:rPr>
        <w:t xml:space="preserve"> funded system of healthcare. </w:t>
      </w:r>
      <w:r w:rsidR="0032213E" w:rsidRPr="000F70F1">
        <w:rPr>
          <w:lang w:val="en-AU"/>
        </w:rPr>
        <w:t>T</w:t>
      </w:r>
      <w:r w:rsidRPr="000F70F1">
        <w:rPr>
          <w:lang w:val="en-AU"/>
        </w:rPr>
        <w:t xml:space="preserve">his makes some of the </w:t>
      </w:r>
      <w:r w:rsidR="0032213E" w:rsidRPr="000F70F1">
        <w:rPr>
          <w:lang w:val="en-AU"/>
        </w:rPr>
        <w:t xml:space="preserve">suggested </w:t>
      </w:r>
      <w:r w:rsidRPr="000F70F1">
        <w:rPr>
          <w:lang w:val="en-AU"/>
        </w:rPr>
        <w:t xml:space="preserve">clinical pathways more difficult to implement in Australia. </w:t>
      </w:r>
      <w:r w:rsidR="00FA5EF1" w:rsidRPr="000F70F1">
        <w:rPr>
          <w:lang w:val="en-AU"/>
        </w:rPr>
        <w:t>Many of the North American clinical guidelines are still consensus</w:t>
      </w:r>
      <w:r w:rsidR="005943D0">
        <w:rPr>
          <w:lang w:val="en-AU"/>
        </w:rPr>
        <w:t>-</w:t>
      </w:r>
      <w:r w:rsidR="00FA5EF1" w:rsidRPr="000F70F1">
        <w:rPr>
          <w:lang w:val="en-AU"/>
        </w:rPr>
        <w:t>driven rather than evidence</w:t>
      </w:r>
      <w:r w:rsidR="005943D0">
        <w:rPr>
          <w:lang w:val="en-AU"/>
        </w:rPr>
        <w:t>-</w:t>
      </w:r>
      <w:r w:rsidR="00FA5EF1" w:rsidRPr="000F70F1">
        <w:rPr>
          <w:lang w:val="en-AU"/>
        </w:rPr>
        <w:t>based</w:t>
      </w:r>
      <w:r w:rsidR="005943D0">
        <w:rPr>
          <w:lang w:val="en-AU"/>
        </w:rPr>
        <w:t>,</w:t>
      </w:r>
      <w:r w:rsidR="00FA5EF1" w:rsidRPr="000F70F1">
        <w:rPr>
          <w:lang w:val="en-AU"/>
        </w:rPr>
        <w:t xml:space="preserve"> limiting their relevance to modern practice. </w:t>
      </w:r>
      <w:r w:rsidR="0032213E" w:rsidRPr="000F70F1">
        <w:rPr>
          <w:lang w:val="en-AU"/>
        </w:rPr>
        <w:t>Whilst the development of Australian guidelines would be a big step forward it is also important to look at some of the examples where evidence</w:t>
      </w:r>
      <w:r w:rsidR="003605FE">
        <w:rPr>
          <w:lang w:val="en-AU"/>
        </w:rPr>
        <w:t>-</w:t>
      </w:r>
      <w:r w:rsidR="0032213E" w:rsidRPr="000F70F1">
        <w:rPr>
          <w:lang w:val="en-AU"/>
        </w:rPr>
        <w:t xml:space="preserve">based clinical pathways </w:t>
      </w:r>
      <w:r w:rsidR="00FA5EF1" w:rsidRPr="000F70F1">
        <w:rPr>
          <w:lang w:val="en-AU"/>
        </w:rPr>
        <w:t xml:space="preserve">have been </w:t>
      </w:r>
      <w:r w:rsidR="0032213E" w:rsidRPr="000F70F1">
        <w:rPr>
          <w:lang w:val="en-AU"/>
        </w:rPr>
        <w:t>developed and successfully implemented for childhood mental health disorders</w:t>
      </w:r>
      <w:r w:rsidRPr="000F70F1">
        <w:rPr>
          <w:lang w:val="en-AU"/>
        </w:rPr>
        <w:t xml:space="preserve"> </w:t>
      </w:r>
      <w:r w:rsidR="0032213E" w:rsidRPr="000F70F1">
        <w:rPr>
          <w:lang w:val="en-AU"/>
        </w:rPr>
        <w:t>in other healthcare settings</w:t>
      </w:r>
      <w:r w:rsidR="00FA5EF1" w:rsidRPr="000F70F1">
        <w:rPr>
          <w:lang w:val="en-AU"/>
        </w:rPr>
        <w:t xml:space="preserve"> </w:t>
      </w:r>
      <w:r w:rsidR="0032213E" w:rsidRPr="000F70F1">
        <w:rPr>
          <w:lang w:val="en-AU"/>
        </w:rPr>
        <w:fldChar w:fldCharType="begin"/>
      </w:r>
      <w:r w:rsidR="0032213E" w:rsidRPr="000F70F1">
        <w:rPr>
          <w:lang w:val="en-AU"/>
        </w:rPr>
        <w:instrText xml:space="preserve"> ADDIN EN.CITE &lt;EndNote&gt;&lt;Cite&gt;&lt;Author&gt;Coghill&lt;/Author&gt;&lt;Year&gt;2015&lt;/Year&gt;&lt;RecNum&gt;31580&lt;/RecNum&gt;&lt;Prefix&gt;e.g. &lt;/Prefix&gt;&lt;Suffix&gt; described below&lt;/Suffix&gt;&lt;DisplayText&gt;(e.g. Coghill &amp;amp; Seth, 2015 described below)&lt;/DisplayText&gt;&lt;record&gt;&lt;rec-number&gt;31580&lt;/rec-number&gt;&lt;foreign-keys&gt;&lt;key app="EN" db-id="tw5sxtea5t5a9eex5pfxsapespe2aprrp9a2" timestamp="1470096656"&gt;31580&lt;/key&gt;&lt;/foreign-keys&gt;&lt;ref-type name="Journal Article"&gt;17&lt;/ref-type&gt;&lt;contributors&gt;&lt;authors&gt;&lt;author&gt;Coghill, D.&lt;/author&gt;&lt;author&gt;Seth, S.&lt;/author&gt;&lt;/authors&gt;&lt;/contributors&gt;&lt;auth-address&gt;Division of Neuroscience, Ninewells Hospital and Medical School, University of Dundee, Dundee, DD1 9SY UK.&lt;/auth-address&gt;&lt;titles&gt;&lt;title&gt;Effective management of attention-deficit/hyperactivity disorder (ADHD) through structured re-assessment: the Dundee ADHD Clinical Care Pathway&lt;/title&gt;&lt;secondary-title&gt;Child Adolesc Psychiatry Ment Health&lt;/secondary-title&gt;&lt;/titles&gt;&lt;periodical&gt;&lt;full-title&gt;Child Adolesc Psychiatry Ment Health&lt;/full-title&gt;&lt;abbr-1&gt;Child and adolescent psychiatry and mental health&lt;/abbr-1&gt;&lt;/periodical&gt;&lt;pages&gt;52&lt;/pages&gt;&lt;volume&gt;9&lt;/volume&gt;&lt;keywords&gt;&lt;keyword&gt;Attention-deficit/hyperactivity disorder&lt;/keyword&gt;&lt;keyword&gt;Inadequate response&lt;/keyword&gt;&lt;keyword&gt;Titration&lt;/keyword&gt;&lt;keyword&gt;Treatment response&lt;/keyword&gt;&lt;/keywords&gt;&lt;dates&gt;&lt;year&gt;2015&lt;/year&gt;&lt;/dates&gt;&lt;isbn&gt;1753-2000 (Electronic)&amp;#xD;1753-2000 (Linking)&lt;/isbn&gt;&lt;accession-num&gt;26587055&lt;/accession-num&gt;&lt;urls&gt;&lt;related-urls&gt;&lt;url&gt;http://www.ncbi.nlm.nih.gov/pubmed/26587055&lt;/url&gt;&lt;/related-urls&gt;&lt;/urls&gt;&lt;custom2&gt;PMC4652349&lt;/custom2&gt;&lt;electronic-resource-num&gt;10.1186/s13034-015-0083-2&lt;/electronic-resource-num&gt;&lt;/record&gt;&lt;/Cite&gt;&lt;/EndNote&gt;</w:instrText>
      </w:r>
      <w:r w:rsidR="0032213E" w:rsidRPr="000F70F1">
        <w:rPr>
          <w:lang w:val="en-AU"/>
        </w:rPr>
        <w:fldChar w:fldCharType="separate"/>
      </w:r>
      <w:r w:rsidR="0032213E" w:rsidRPr="000F70F1">
        <w:rPr>
          <w:noProof/>
          <w:lang w:val="en-AU"/>
        </w:rPr>
        <w:t>(</w:t>
      </w:r>
      <w:hyperlink w:anchor="_ENREF_14" w:tooltip="Coghill, 2015 #31580" w:history="1">
        <w:r w:rsidR="00917CCE" w:rsidRPr="000F70F1">
          <w:rPr>
            <w:noProof/>
            <w:lang w:val="en-AU"/>
          </w:rPr>
          <w:t>e.g. Coghill &amp; Seth, 2015 described below</w:t>
        </w:r>
      </w:hyperlink>
      <w:r w:rsidR="0032213E" w:rsidRPr="000F70F1">
        <w:rPr>
          <w:noProof/>
          <w:lang w:val="en-AU"/>
        </w:rPr>
        <w:t>)</w:t>
      </w:r>
      <w:r w:rsidR="0032213E" w:rsidRPr="000F70F1">
        <w:rPr>
          <w:lang w:val="en-AU"/>
        </w:rPr>
        <w:fldChar w:fldCharType="end"/>
      </w:r>
      <w:r w:rsidR="009379EB">
        <w:rPr>
          <w:lang w:val="en-AU"/>
        </w:rPr>
        <w:t>,</w:t>
      </w:r>
      <w:r w:rsidR="00FA5EF1" w:rsidRPr="000F70F1">
        <w:rPr>
          <w:lang w:val="en-AU"/>
        </w:rPr>
        <w:t xml:space="preserve"> and </w:t>
      </w:r>
      <w:r w:rsidR="009379EB">
        <w:rPr>
          <w:lang w:val="en-AU"/>
        </w:rPr>
        <w:t xml:space="preserve">to </w:t>
      </w:r>
      <w:r w:rsidR="00FA5EF1" w:rsidRPr="000F70F1">
        <w:rPr>
          <w:lang w:val="en-AU"/>
        </w:rPr>
        <w:t>ask the question whether these</w:t>
      </w:r>
      <w:r w:rsidR="0032213E" w:rsidRPr="000F70F1">
        <w:rPr>
          <w:lang w:val="en-AU"/>
        </w:rPr>
        <w:t xml:space="preserve"> could</w:t>
      </w:r>
      <w:r w:rsidR="00FA5EF1" w:rsidRPr="000F70F1">
        <w:rPr>
          <w:lang w:val="en-AU"/>
        </w:rPr>
        <w:t>,</w:t>
      </w:r>
      <w:r w:rsidR="0032213E" w:rsidRPr="000F70F1">
        <w:rPr>
          <w:lang w:val="en-AU"/>
        </w:rPr>
        <w:t xml:space="preserve"> with minor modification</w:t>
      </w:r>
      <w:r w:rsidR="00FA5EF1" w:rsidRPr="000F70F1">
        <w:rPr>
          <w:lang w:val="en-AU"/>
        </w:rPr>
        <w:t>,</w:t>
      </w:r>
      <w:r w:rsidR="0032213E" w:rsidRPr="000F70F1">
        <w:rPr>
          <w:lang w:val="en-AU"/>
        </w:rPr>
        <w:t xml:space="preserve"> be implemented in Australia. Although this process would require significant funding to implement</w:t>
      </w:r>
      <w:r w:rsidR="00300E8A">
        <w:rPr>
          <w:lang w:val="en-AU"/>
        </w:rPr>
        <w:t>, there is great potential to reduce the weighty</w:t>
      </w:r>
      <w:r w:rsidR="0032213E" w:rsidRPr="000F70F1">
        <w:rPr>
          <w:lang w:val="en-AU"/>
        </w:rPr>
        <w:t xml:space="preserve"> personal, societal and economic burden</w:t>
      </w:r>
      <w:r w:rsidR="00300E8A">
        <w:rPr>
          <w:lang w:val="en-AU"/>
        </w:rPr>
        <w:t xml:space="preserve"> of these disorders</w:t>
      </w:r>
      <w:r w:rsidR="0032213E" w:rsidRPr="000F70F1">
        <w:rPr>
          <w:lang w:val="en-AU"/>
        </w:rPr>
        <w:t xml:space="preserve"> </w:t>
      </w:r>
    </w:p>
    <w:p w14:paraId="57FC1D1E" w14:textId="77777777" w:rsidR="005675D0" w:rsidRPr="000F70F1" w:rsidRDefault="005675D0" w:rsidP="005675D0">
      <w:pPr>
        <w:pStyle w:val="Heading3"/>
        <w:rPr>
          <w:lang w:val="en-AU"/>
        </w:rPr>
      </w:pPr>
      <w:r w:rsidRPr="000F70F1">
        <w:rPr>
          <w:lang w:val="en-AU"/>
        </w:rPr>
        <w:t>Improving the use of outcome m</w:t>
      </w:r>
      <w:r w:rsidR="005F6C2B" w:rsidRPr="000F70F1">
        <w:rPr>
          <w:lang w:val="en-AU"/>
        </w:rPr>
        <w:t>easure</w:t>
      </w:r>
      <w:r w:rsidRPr="000F70F1">
        <w:rPr>
          <w:lang w:val="en-AU"/>
        </w:rPr>
        <w:t>s to guide treatment</w:t>
      </w:r>
    </w:p>
    <w:p w14:paraId="6D41A981" w14:textId="38478203" w:rsidR="005F6C2B" w:rsidRPr="000F70F1" w:rsidRDefault="0032213E" w:rsidP="005675D0">
      <w:pPr>
        <w:rPr>
          <w:lang w:val="en-AU"/>
        </w:rPr>
      </w:pPr>
      <w:r w:rsidRPr="000F70F1">
        <w:rPr>
          <w:lang w:val="en-AU"/>
        </w:rPr>
        <w:t>This is related to</w:t>
      </w:r>
      <w:r w:rsidR="00FA5EF1" w:rsidRPr="000F70F1">
        <w:rPr>
          <w:lang w:val="en-AU"/>
        </w:rPr>
        <w:t>,</w:t>
      </w:r>
      <w:r w:rsidRPr="000F70F1">
        <w:rPr>
          <w:lang w:val="en-AU"/>
        </w:rPr>
        <w:t xml:space="preserve"> but different from</w:t>
      </w:r>
      <w:r w:rsidR="00FA5EF1" w:rsidRPr="000F70F1">
        <w:rPr>
          <w:lang w:val="en-AU"/>
        </w:rPr>
        <w:t>,</w:t>
      </w:r>
      <w:r w:rsidRPr="000F70F1">
        <w:rPr>
          <w:lang w:val="en-AU"/>
        </w:rPr>
        <w:t xml:space="preserve"> formal implementation of guidelines. </w:t>
      </w:r>
      <w:r w:rsidR="005675D0" w:rsidRPr="000F70F1">
        <w:rPr>
          <w:lang w:val="en-AU"/>
        </w:rPr>
        <w:t>It is now generally accepted that routine measurement of outcomes improves</w:t>
      </w:r>
      <w:r w:rsidR="007165F0" w:rsidRPr="000F70F1">
        <w:rPr>
          <w:lang w:val="en-AU"/>
        </w:rPr>
        <w:t xml:space="preserve"> the</w:t>
      </w:r>
      <w:r w:rsidR="005F6C2B" w:rsidRPr="000F70F1">
        <w:rPr>
          <w:lang w:val="en-AU"/>
        </w:rPr>
        <w:t xml:space="preserve"> </w:t>
      </w:r>
      <w:r w:rsidR="005675D0" w:rsidRPr="000F70F1">
        <w:rPr>
          <w:lang w:val="en-AU"/>
        </w:rPr>
        <w:t xml:space="preserve">management of most chronic disorders. In diabetes for example it would be inconceivable </w:t>
      </w:r>
      <w:r w:rsidR="00FA5EF1" w:rsidRPr="000F70F1">
        <w:rPr>
          <w:lang w:val="en-AU"/>
        </w:rPr>
        <w:t>for</w:t>
      </w:r>
      <w:r w:rsidR="005675D0" w:rsidRPr="000F70F1">
        <w:rPr>
          <w:lang w:val="en-AU"/>
        </w:rPr>
        <w:t xml:space="preserve"> treatment decisions </w:t>
      </w:r>
      <w:r w:rsidR="00FA5EF1" w:rsidRPr="000F70F1">
        <w:rPr>
          <w:lang w:val="en-AU"/>
        </w:rPr>
        <w:t xml:space="preserve">not to be based </w:t>
      </w:r>
      <w:r w:rsidR="005675D0" w:rsidRPr="000F70F1">
        <w:rPr>
          <w:lang w:val="en-AU"/>
        </w:rPr>
        <w:t xml:space="preserve">on routine measurements of blood glucose and HBA1c. </w:t>
      </w:r>
      <w:r w:rsidR="00FA5EF1" w:rsidRPr="000F70F1">
        <w:rPr>
          <w:lang w:val="en-AU"/>
        </w:rPr>
        <w:t>M</w:t>
      </w:r>
      <w:r w:rsidR="005675D0" w:rsidRPr="000F70F1">
        <w:rPr>
          <w:lang w:val="en-AU"/>
        </w:rPr>
        <w:t xml:space="preserve">ental health </w:t>
      </w:r>
      <w:r w:rsidR="00FA5EF1" w:rsidRPr="000F70F1">
        <w:rPr>
          <w:lang w:val="en-AU"/>
        </w:rPr>
        <w:t>has</w:t>
      </w:r>
      <w:r w:rsidR="005675D0" w:rsidRPr="000F70F1">
        <w:rPr>
          <w:lang w:val="en-AU"/>
        </w:rPr>
        <w:t xml:space="preserve"> been very slow to take up these approaches.</w:t>
      </w:r>
      <w:r w:rsidR="007165F0" w:rsidRPr="000F70F1">
        <w:rPr>
          <w:lang w:val="en-AU"/>
        </w:rPr>
        <w:t xml:space="preserve"> Notwithstanding the fact that we do not yet have biomarkers for mental health disorders t</w:t>
      </w:r>
      <w:r w:rsidR="005675D0" w:rsidRPr="000F70F1">
        <w:rPr>
          <w:lang w:val="en-AU"/>
        </w:rPr>
        <w:t>he</w:t>
      </w:r>
      <w:r w:rsidR="007165F0" w:rsidRPr="000F70F1">
        <w:rPr>
          <w:lang w:val="en-AU"/>
        </w:rPr>
        <w:t>re</w:t>
      </w:r>
      <w:r w:rsidR="005675D0" w:rsidRPr="000F70F1">
        <w:rPr>
          <w:lang w:val="en-AU"/>
        </w:rPr>
        <w:t xml:space="preserve"> is however now </w:t>
      </w:r>
      <w:r w:rsidR="007165F0" w:rsidRPr="000F70F1">
        <w:rPr>
          <w:lang w:val="en-AU"/>
        </w:rPr>
        <w:t>good</w:t>
      </w:r>
      <w:r w:rsidR="005675D0" w:rsidRPr="000F70F1">
        <w:rPr>
          <w:lang w:val="en-AU"/>
        </w:rPr>
        <w:t xml:space="preserve"> evidence that </w:t>
      </w:r>
      <w:r w:rsidR="007165F0" w:rsidRPr="000F70F1">
        <w:rPr>
          <w:lang w:val="en-AU"/>
        </w:rPr>
        <w:t xml:space="preserve">the routine use of symptom measures in mental health leads to improved outcomes. For example our own work in ADHD has demonstrated that </w:t>
      </w:r>
      <w:r w:rsidR="00FA5EF1" w:rsidRPr="000F70F1">
        <w:rPr>
          <w:lang w:val="en-AU"/>
        </w:rPr>
        <w:t xml:space="preserve">the routine use of symptom measures to guide treatment decisions </w:t>
      </w:r>
      <w:r w:rsidR="007165F0" w:rsidRPr="000F70F1">
        <w:rPr>
          <w:lang w:val="en-AU"/>
        </w:rPr>
        <w:t xml:space="preserve">improved </w:t>
      </w:r>
      <w:r w:rsidR="009D4F0D" w:rsidRPr="000F70F1">
        <w:rPr>
          <w:lang w:val="en-AU"/>
        </w:rPr>
        <w:t xml:space="preserve">clinical outcomes </w:t>
      </w:r>
      <w:r w:rsidR="00FA5EF1" w:rsidRPr="000F70F1">
        <w:rPr>
          <w:lang w:val="en-AU"/>
        </w:rPr>
        <w:t xml:space="preserve">from being </w:t>
      </w:r>
      <w:r w:rsidR="00D34007">
        <w:rPr>
          <w:lang w:val="en-AU"/>
        </w:rPr>
        <w:t>poor</w:t>
      </w:r>
      <w:r w:rsidR="00FA5EF1" w:rsidRPr="000F70F1">
        <w:rPr>
          <w:lang w:val="en-AU"/>
        </w:rPr>
        <w:t xml:space="preserve">, </w:t>
      </w:r>
      <w:r w:rsidR="007165F0" w:rsidRPr="000F70F1">
        <w:rPr>
          <w:lang w:val="en-AU"/>
        </w:rPr>
        <w:t xml:space="preserve">to </w:t>
      </w:r>
      <w:r w:rsidR="00FA5EF1" w:rsidRPr="000F70F1">
        <w:rPr>
          <w:lang w:val="en-AU"/>
        </w:rPr>
        <w:t xml:space="preserve">a position where they </w:t>
      </w:r>
      <w:r w:rsidR="007165F0" w:rsidRPr="000F70F1">
        <w:rPr>
          <w:lang w:val="en-AU"/>
        </w:rPr>
        <w:t xml:space="preserve">match those from clinical trials </w:t>
      </w:r>
      <w:r w:rsidR="007165F0" w:rsidRPr="000F70F1">
        <w:rPr>
          <w:lang w:val="en-AU"/>
        </w:rPr>
        <w:fldChar w:fldCharType="begin"/>
      </w:r>
      <w:r w:rsidR="007165F0" w:rsidRPr="000F70F1">
        <w:rPr>
          <w:lang w:val="en-AU"/>
        </w:rPr>
        <w:instrText xml:space="preserve"> ADDIN EN.CITE &lt;EndNote&gt;&lt;Cite&gt;&lt;Author&gt;Coghill&lt;/Author&gt;&lt;Year&gt;2015&lt;/Year&gt;&lt;RecNum&gt;31580&lt;/RecNum&gt;&lt;DisplayText&gt;(Coghill &amp;amp; Seth, 2015)&lt;/DisplayText&gt;&lt;record&gt;&lt;rec-number&gt;31580&lt;/rec-number&gt;&lt;foreign-keys&gt;&lt;key app="EN" db-id="tw5sxtea5t5a9eex5pfxsapespe2aprrp9a2" timestamp="1470096656"&gt;31580&lt;/key&gt;&lt;/foreign-keys&gt;&lt;ref-type name="Journal Article"&gt;17&lt;/ref-type&gt;&lt;contributors&gt;&lt;authors&gt;&lt;author&gt;Coghill, D.&lt;/author&gt;&lt;author&gt;Seth, S.&lt;/author&gt;&lt;/authors&gt;&lt;/contributors&gt;&lt;auth-address&gt;Division of Neuroscience, Ninewells Hospital and Medical School, University of Dundee, Dundee, DD1 9SY UK.&lt;/auth-address&gt;&lt;titles&gt;&lt;title&gt;Effective management of attention-deficit/hyperactivity disorder (ADHD) through structured re-assessment: the Dundee ADHD Clinical Care Pathway&lt;/title&gt;&lt;secondary-title&gt;Child Adolesc Psychiatry Ment Health&lt;/secondary-title&gt;&lt;/titles&gt;&lt;periodical&gt;&lt;full-title&gt;Child Adolesc Psychiatry Ment Health&lt;/full-title&gt;&lt;abbr-1&gt;Child and adolescent psychiatry and mental health&lt;/abbr-1&gt;&lt;/periodical&gt;&lt;pages&gt;52&lt;/pages&gt;&lt;volume&gt;9&lt;/volume&gt;&lt;keywords&gt;&lt;keyword&gt;Attention-deficit/hyperactivity disorder&lt;/keyword&gt;&lt;keyword&gt;Inadequate response&lt;/keyword&gt;&lt;keyword&gt;Titration&lt;/keyword&gt;&lt;keyword&gt;Treatment response&lt;/keyword&gt;&lt;/keywords&gt;&lt;dates&gt;&lt;year&gt;2015&lt;/year&gt;&lt;/dates&gt;&lt;isbn&gt;1753-2000 (Electronic)&amp;#xD;1753-2000 (Linking)&lt;/isbn&gt;&lt;accession-num&gt;26587055&lt;/accession-num&gt;&lt;urls&gt;&lt;related-urls&gt;&lt;url&gt;http://www.ncbi.nlm.nih.gov/pubmed/26587055&lt;/url&gt;&lt;/related-urls&gt;&lt;/urls&gt;&lt;custom2&gt;PMC4652349&lt;/custom2&gt;&lt;electronic-resource-num&gt;10.1186/s13034-015-0083-2&lt;/electronic-resource-num&gt;&lt;/record&gt;&lt;/Cite&gt;&lt;/EndNote&gt;</w:instrText>
      </w:r>
      <w:r w:rsidR="007165F0" w:rsidRPr="000F70F1">
        <w:rPr>
          <w:lang w:val="en-AU"/>
        </w:rPr>
        <w:fldChar w:fldCharType="separate"/>
      </w:r>
      <w:r w:rsidR="007165F0" w:rsidRPr="000F70F1">
        <w:rPr>
          <w:noProof/>
          <w:lang w:val="en-AU"/>
        </w:rPr>
        <w:t>(</w:t>
      </w:r>
      <w:hyperlink w:anchor="_ENREF_14" w:tooltip="Coghill, 2015 #31580" w:history="1">
        <w:r w:rsidR="00917CCE" w:rsidRPr="000F70F1">
          <w:rPr>
            <w:noProof/>
            <w:lang w:val="en-AU"/>
          </w:rPr>
          <w:t>Coghill &amp; Seth, 2015</w:t>
        </w:r>
      </w:hyperlink>
      <w:r w:rsidR="007165F0" w:rsidRPr="000F70F1">
        <w:rPr>
          <w:noProof/>
          <w:lang w:val="en-AU"/>
        </w:rPr>
        <w:t>)</w:t>
      </w:r>
      <w:r w:rsidR="007165F0" w:rsidRPr="000F70F1">
        <w:rPr>
          <w:lang w:val="en-AU"/>
        </w:rPr>
        <w:fldChar w:fldCharType="end"/>
      </w:r>
      <w:r w:rsidR="007165F0" w:rsidRPr="000F70F1">
        <w:rPr>
          <w:lang w:val="en-AU"/>
        </w:rPr>
        <w:t xml:space="preserve">. </w:t>
      </w:r>
    </w:p>
    <w:p w14:paraId="6270CE2F" w14:textId="3C40DC59" w:rsidR="005F6C2B" w:rsidRPr="000F70F1" w:rsidRDefault="005F6C2B" w:rsidP="007165F0">
      <w:pPr>
        <w:pStyle w:val="Heading3"/>
        <w:rPr>
          <w:lang w:val="en-AU"/>
        </w:rPr>
      </w:pPr>
      <w:r w:rsidRPr="000F70F1">
        <w:rPr>
          <w:lang w:val="en-AU"/>
        </w:rPr>
        <w:t>Stepped care</w:t>
      </w:r>
    </w:p>
    <w:p w14:paraId="6F46E41E" w14:textId="2A539158" w:rsidR="007165F0" w:rsidRPr="000F70F1" w:rsidRDefault="007165F0" w:rsidP="005B3293">
      <w:pPr>
        <w:rPr>
          <w:lang w:val="en-AU"/>
        </w:rPr>
      </w:pPr>
      <w:r w:rsidRPr="000F70F1">
        <w:rPr>
          <w:lang w:val="en-AU"/>
        </w:rPr>
        <w:t>Those providing mental health care for children and adolescents have for many years used informal stepped care approaches with different ‘tiers’ of care providing increasingly sophisticated care as complexity increases. Whilst often clearly described in strategic documents</w:t>
      </w:r>
      <w:r w:rsidR="00047305">
        <w:rPr>
          <w:lang w:val="en-AU"/>
        </w:rPr>
        <w:t>,</w:t>
      </w:r>
      <w:r w:rsidRPr="000F70F1">
        <w:rPr>
          <w:lang w:val="en-AU"/>
        </w:rPr>
        <w:t xml:space="preserve"> implementation </w:t>
      </w:r>
      <w:r w:rsidR="006762DD" w:rsidRPr="000F70F1">
        <w:rPr>
          <w:lang w:val="en-AU"/>
        </w:rPr>
        <w:t xml:space="preserve">of these frameworks </w:t>
      </w:r>
      <w:r w:rsidRPr="000F70F1">
        <w:rPr>
          <w:lang w:val="en-AU"/>
        </w:rPr>
        <w:t xml:space="preserve">has always been </w:t>
      </w:r>
      <w:r w:rsidR="006762DD" w:rsidRPr="000F70F1">
        <w:rPr>
          <w:lang w:val="en-AU"/>
        </w:rPr>
        <w:t>challenging</w:t>
      </w:r>
      <w:r w:rsidRPr="000F70F1">
        <w:rPr>
          <w:lang w:val="en-AU"/>
        </w:rPr>
        <w:t xml:space="preserve">. </w:t>
      </w:r>
      <w:r w:rsidR="002372CB" w:rsidRPr="000F70F1">
        <w:rPr>
          <w:lang w:val="en-AU"/>
        </w:rPr>
        <w:t>The</w:t>
      </w:r>
      <w:r w:rsidR="006762DD" w:rsidRPr="000F70F1">
        <w:rPr>
          <w:lang w:val="en-AU"/>
        </w:rPr>
        <w:t xml:space="preserve"> barriers to implementation involve several </w:t>
      </w:r>
      <w:r w:rsidR="002372CB" w:rsidRPr="000F70F1">
        <w:rPr>
          <w:lang w:val="en-AU"/>
        </w:rPr>
        <w:t>inter</w:t>
      </w:r>
      <w:r w:rsidR="00047305">
        <w:rPr>
          <w:lang w:val="en-AU"/>
        </w:rPr>
        <w:t>-</w:t>
      </w:r>
      <w:r w:rsidR="002372CB" w:rsidRPr="000F70F1">
        <w:rPr>
          <w:lang w:val="en-AU"/>
        </w:rPr>
        <w:t xml:space="preserve">related issues </w:t>
      </w:r>
      <w:r w:rsidR="006762DD" w:rsidRPr="000F70F1">
        <w:rPr>
          <w:lang w:val="en-AU"/>
        </w:rPr>
        <w:t>including</w:t>
      </w:r>
      <w:r w:rsidR="002372CB" w:rsidRPr="000F70F1">
        <w:rPr>
          <w:lang w:val="en-AU"/>
        </w:rPr>
        <w:t xml:space="preserve">: </w:t>
      </w:r>
      <w:r w:rsidR="006762DD" w:rsidRPr="000F70F1">
        <w:rPr>
          <w:lang w:val="en-AU"/>
        </w:rPr>
        <w:t>a lack of coordination between services and levels of care</w:t>
      </w:r>
      <w:r w:rsidR="002372CB" w:rsidRPr="000F70F1">
        <w:rPr>
          <w:lang w:val="en-AU"/>
        </w:rPr>
        <w:t>; a lack of training opportunities for those expected to manage the mild (e.g. primary care) and moderate (e.g. paediatricians) cases that make up the bulk of those with mental health problems; a lack of capacity for specialist services expected to manage thos</w:t>
      </w:r>
      <w:r w:rsidR="006762DD" w:rsidRPr="000F70F1">
        <w:rPr>
          <w:lang w:val="en-AU"/>
        </w:rPr>
        <w:t xml:space="preserve">e with the most severe services. Together these almost always result in </w:t>
      </w:r>
      <w:r w:rsidR="002372CB" w:rsidRPr="000F70F1">
        <w:rPr>
          <w:lang w:val="en-AU"/>
        </w:rPr>
        <w:t>a service gap for those with significant problems but who fail to clear the high bar set by specialist services; poor communication across all levels of service. Colleagues in German</w:t>
      </w:r>
      <w:r w:rsidR="00047305">
        <w:rPr>
          <w:lang w:val="en-AU"/>
        </w:rPr>
        <w:t>y</w:t>
      </w:r>
      <w:r w:rsidR="002372CB" w:rsidRPr="000F70F1">
        <w:rPr>
          <w:lang w:val="en-AU"/>
        </w:rPr>
        <w:t xml:space="preserve"> are conducting a series of pragmatic clinical trials for stepped care approaches to manage ADHD across the lifespan </w:t>
      </w:r>
      <w:r w:rsidR="002372CB" w:rsidRPr="000F70F1">
        <w:rPr>
          <w:lang w:val="en-AU"/>
        </w:rPr>
        <w:fldChar w:fldCharType="begin">
          <w:fldData xml:space="preserve">PEVuZE5vdGU+PENpdGU+PEF1dGhvcj5Eb3BmbmVyPC9BdXRob3I+PFllYXI+MjAxNzwvWWVhcj48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</w:fldData>
        </w:fldChar>
      </w:r>
      <w:r w:rsidR="002372CB" w:rsidRPr="000F70F1">
        <w:rPr>
          <w:lang w:val="en-AU"/>
        </w:rPr>
        <w:instrText xml:space="preserve"> ADDIN EN.CITE </w:instrText>
      </w:r>
      <w:r w:rsidR="002372CB" w:rsidRPr="000F70F1">
        <w:rPr>
          <w:lang w:val="en-AU"/>
        </w:rPr>
        <w:fldChar w:fldCharType="begin">
          <w:fldData xml:space="preserve">PEVuZE5vdGU+PENpdGU+PEF1dGhvcj5Eb3BmbmVyPC9BdXRob3I+PFllYXI+MjAxNzwvWWVhcj48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</w:fldData>
        </w:fldChar>
      </w:r>
      <w:r w:rsidR="002372CB" w:rsidRPr="000F70F1">
        <w:rPr>
          <w:lang w:val="en-AU"/>
        </w:rPr>
        <w:instrText xml:space="preserve"> ADDIN EN.CITE.DATA </w:instrText>
      </w:r>
      <w:r w:rsidR="002372CB" w:rsidRPr="000F70F1">
        <w:rPr>
          <w:lang w:val="en-AU"/>
        </w:rPr>
      </w:r>
      <w:r w:rsidR="002372CB" w:rsidRPr="000F70F1">
        <w:rPr>
          <w:lang w:val="en-AU"/>
        </w:rPr>
        <w:fldChar w:fldCharType="end"/>
      </w:r>
      <w:r w:rsidR="002372CB" w:rsidRPr="000F70F1">
        <w:rPr>
          <w:lang w:val="en-AU"/>
        </w:rPr>
      </w:r>
      <w:r w:rsidR="002372CB" w:rsidRPr="000F70F1">
        <w:rPr>
          <w:lang w:val="en-AU"/>
        </w:rPr>
        <w:fldChar w:fldCharType="separate"/>
      </w:r>
      <w:r w:rsidR="002372CB" w:rsidRPr="000F70F1">
        <w:rPr>
          <w:noProof/>
          <w:lang w:val="en-AU"/>
        </w:rPr>
        <w:t>(</w:t>
      </w:r>
      <w:hyperlink w:anchor="_ENREF_18" w:tooltip="Dopfner, 2017 #32394" w:history="1">
        <w:r w:rsidR="00917CCE" w:rsidRPr="000F70F1">
          <w:rPr>
            <w:noProof/>
            <w:lang w:val="en-AU"/>
          </w:rPr>
          <w:t>Dopfner et al., 2017</w:t>
        </w:r>
      </w:hyperlink>
      <w:r w:rsidR="002372CB" w:rsidRPr="000F70F1">
        <w:rPr>
          <w:noProof/>
          <w:lang w:val="en-AU"/>
        </w:rPr>
        <w:t xml:space="preserve">; </w:t>
      </w:r>
      <w:hyperlink w:anchor="_ENREF_28" w:tooltip="Geissler, 2018 #32396" w:history="1">
        <w:r w:rsidR="00917CCE" w:rsidRPr="000F70F1">
          <w:rPr>
            <w:noProof/>
            <w:lang w:val="en-AU"/>
          </w:rPr>
          <w:t>Geissler et al., 2018</w:t>
        </w:r>
      </w:hyperlink>
      <w:r w:rsidR="002372CB" w:rsidRPr="000F70F1">
        <w:rPr>
          <w:noProof/>
          <w:lang w:val="en-AU"/>
        </w:rPr>
        <w:t xml:space="preserve">; </w:t>
      </w:r>
      <w:hyperlink w:anchor="_ENREF_66" w:tooltip="Zinnow, 2018 #32395" w:history="1">
        <w:r w:rsidR="00917CCE" w:rsidRPr="000F70F1">
          <w:rPr>
            <w:noProof/>
            <w:lang w:val="en-AU"/>
          </w:rPr>
          <w:t>Zinnow et al., 2018</w:t>
        </w:r>
      </w:hyperlink>
      <w:r w:rsidR="002372CB" w:rsidRPr="000F70F1">
        <w:rPr>
          <w:noProof/>
          <w:lang w:val="en-AU"/>
        </w:rPr>
        <w:t>)</w:t>
      </w:r>
      <w:r w:rsidR="002372CB" w:rsidRPr="000F70F1">
        <w:rPr>
          <w:lang w:val="en-AU"/>
        </w:rPr>
        <w:fldChar w:fldCharType="end"/>
      </w:r>
      <w:r w:rsidR="002372CB" w:rsidRPr="000F70F1">
        <w:rPr>
          <w:lang w:val="en-AU"/>
        </w:rPr>
        <w:t xml:space="preserve">. Similar studies in Australia may </w:t>
      </w:r>
      <w:r w:rsidR="00B54D12" w:rsidRPr="000F70F1">
        <w:rPr>
          <w:lang w:val="en-AU"/>
        </w:rPr>
        <w:t>be the best way</w:t>
      </w:r>
      <w:r w:rsidR="002372CB" w:rsidRPr="000F70F1">
        <w:rPr>
          <w:lang w:val="en-AU"/>
        </w:rPr>
        <w:t xml:space="preserve"> to address these issues</w:t>
      </w:r>
      <w:r w:rsidR="00914443" w:rsidRPr="000F70F1">
        <w:rPr>
          <w:lang w:val="en-AU"/>
        </w:rPr>
        <w:t>.</w:t>
      </w:r>
    </w:p>
    <w:p w14:paraId="0DAA36EE" w14:textId="6A540C44" w:rsidR="007165F0" w:rsidRPr="000F70F1" w:rsidRDefault="002461ED" w:rsidP="002461ED">
      <w:pPr>
        <w:pStyle w:val="Heading3"/>
        <w:rPr>
          <w:lang w:val="en-AU"/>
        </w:rPr>
      </w:pPr>
      <w:r w:rsidRPr="000F70F1">
        <w:rPr>
          <w:lang w:val="en-AU"/>
        </w:rPr>
        <w:t>Improve</w:t>
      </w:r>
      <w:r w:rsidR="00147FDD" w:rsidRPr="000F70F1">
        <w:rPr>
          <w:lang w:val="en-AU"/>
        </w:rPr>
        <w:t>d care for children with</w:t>
      </w:r>
      <w:r w:rsidRPr="000F70F1">
        <w:rPr>
          <w:lang w:val="en-AU"/>
        </w:rPr>
        <w:t xml:space="preserve"> moderate mental health problems.</w:t>
      </w:r>
    </w:p>
    <w:p w14:paraId="775BD4AC" w14:textId="2E859201" w:rsidR="00C7325E" w:rsidRPr="000F70F1" w:rsidRDefault="00147FDD" w:rsidP="00C7325E">
      <w:pPr>
        <w:rPr>
          <w:lang w:val="en-AU"/>
        </w:rPr>
      </w:pPr>
      <w:r w:rsidRPr="000F70F1">
        <w:rPr>
          <w:lang w:val="en-AU"/>
        </w:rPr>
        <w:t xml:space="preserve">One of the most critical gaps in care in many parts of Australia, particularly those less well-off regions where there are fewer private practitioners, is in </w:t>
      </w:r>
      <w:r w:rsidR="006762DD" w:rsidRPr="000F70F1">
        <w:rPr>
          <w:lang w:val="en-AU"/>
        </w:rPr>
        <w:t xml:space="preserve">provision of </w:t>
      </w:r>
      <w:r w:rsidRPr="000F70F1">
        <w:rPr>
          <w:lang w:val="en-AU"/>
        </w:rPr>
        <w:t xml:space="preserve">services for those with moderately severe mental health problems. </w:t>
      </w:r>
      <w:r w:rsidR="00892228" w:rsidRPr="000F70F1">
        <w:rPr>
          <w:lang w:val="en-AU"/>
        </w:rPr>
        <w:t>On the one hand p</w:t>
      </w:r>
      <w:r w:rsidRPr="000F70F1">
        <w:rPr>
          <w:lang w:val="en-AU"/>
        </w:rPr>
        <w:t>rimary care physicians find th</w:t>
      </w:r>
      <w:r w:rsidR="00892228" w:rsidRPr="000F70F1">
        <w:rPr>
          <w:lang w:val="en-AU"/>
        </w:rPr>
        <w:t xml:space="preserve">e </w:t>
      </w:r>
      <w:r w:rsidRPr="000F70F1">
        <w:rPr>
          <w:lang w:val="en-AU"/>
        </w:rPr>
        <w:t>level of intervention</w:t>
      </w:r>
      <w:r w:rsidR="00892228" w:rsidRPr="000F70F1">
        <w:rPr>
          <w:lang w:val="en-AU"/>
        </w:rPr>
        <w:t xml:space="preserve"> (most often psychological rather than pharmacological) required for this group</w:t>
      </w:r>
      <w:r w:rsidRPr="000F70F1">
        <w:rPr>
          <w:lang w:val="en-AU"/>
        </w:rPr>
        <w:t xml:space="preserve"> challenging</w:t>
      </w:r>
      <w:r w:rsidR="00892228" w:rsidRPr="000F70F1">
        <w:rPr>
          <w:lang w:val="en-AU"/>
        </w:rPr>
        <w:t xml:space="preserve"> and on the other they do not meet the level of complexity currently required by specialist CAMHS services. Where there is good availability private, psychologists, paediatricians and psychiatrists can all support these children </w:t>
      </w:r>
      <w:r w:rsidR="00892228" w:rsidRPr="000F70F1">
        <w:rPr>
          <w:lang w:val="en-AU"/>
        </w:rPr>
        <w:lastRenderedPageBreak/>
        <w:t xml:space="preserve">but in areas where these services are not available there is a clear gap. </w:t>
      </w:r>
      <w:r w:rsidRPr="000F70F1">
        <w:rPr>
          <w:lang w:val="en-AU"/>
        </w:rPr>
        <w:t xml:space="preserve">In the youth mental health setting the headspace model has demonstrated that it can address </w:t>
      </w:r>
      <w:r w:rsidR="00892228" w:rsidRPr="000F70F1">
        <w:rPr>
          <w:lang w:val="en-AU"/>
        </w:rPr>
        <w:t>this</w:t>
      </w:r>
      <w:r w:rsidRPr="000F70F1">
        <w:rPr>
          <w:lang w:val="en-AU"/>
        </w:rPr>
        <w:t xml:space="preserve"> </w:t>
      </w:r>
      <w:r w:rsidR="00892228" w:rsidRPr="000F70F1">
        <w:rPr>
          <w:lang w:val="en-AU"/>
        </w:rPr>
        <w:t xml:space="preserve">service </w:t>
      </w:r>
      <w:r w:rsidRPr="000F70F1">
        <w:rPr>
          <w:lang w:val="en-AU"/>
        </w:rPr>
        <w:t>gap</w:t>
      </w:r>
      <w:r w:rsidR="00892228" w:rsidRPr="000F70F1">
        <w:rPr>
          <w:lang w:val="en-AU"/>
        </w:rPr>
        <w:t xml:space="preserve"> and although more data are required initial</w:t>
      </w:r>
      <w:r w:rsidR="006762DD" w:rsidRPr="000F70F1">
        <w:rPr>
          <w:lang w:val="en-AU"/>
        </w:rPr>
        <w:t xml:space="preserve"> outcomes are promising. To date</w:t>
      </w:r>
      <w:r w:rsidR="00892228" w:rsidRPr="000F70F1">
        <w:rPr>
          <w:lang w:val="en-AU"/>
        </w:rPr>
        <w:t xml:space="preserve"> a </w:t>
      </w:r>
      <w:r w:rsidRPr="000F70F1">
        <w:rPr>
          <w:lang w:val="en-AU"/>
        </w:rPr>
        <w:t xml:space="preserve">similar approach </w:t>
      </w:r>
      <w:r w:rsidR="00892228" w:rsidRPr="000F70F1">
        <w:rPr>
          <w:lang w:val="en-AU"/>
        </w:rPr>
        <w:t>has not been developed for y</w:t>
      </w:r>
      <w:r w:rsidRPr="000F70F1">
        <w:rPr>
          <w:lang w:val="en-AU"/>
        </w:rPr>
        <w:t xml:space="preserve">ounger children. </w:t>
      </w:r>
      <w:r w:rsidR="00892228" w:rsidRPr="000F70F1">
        <w:rPr>
          <w:lang w:val="en-AU"/>
        </w:rPr>
        <w:t xml:space="preserve">RCH is developing a proposal for ‘kidspace’ that adopts some elements of the headspace model whilst recognizing that the needs of children are different to those of adolescents and that this will require a different professional mix, different treatment approaches and better integration between professionals. </w:t>
      </w:r>
    </w:p>
    <w:p w14:paraId="553EF7D8" w14:textId="6BB6FE3F" w:rsidR="006762DD" w:rsidRPr="000F70F1" w:rsidRDefault="006762DD" w:rsidP="006762DD">
      <w:pPr>
        <w:pStyle w:val="Heading2"/>
        <w:rPr>
          <w:lang w:val="en-AU"/>
        </w:rPr>
      </w:pPr>
      <w:r w:rsidRPr="000F70F1">
        <w:rPr>
          <w:lang w:val="en-AU"/>
        </w:rPr>
        <w:t>Conclusions</w:t>
      </w:r>
    </w:p>
    <w:p w14:paraId="5BBEE0AC" w14:textId="09A313AA" w:rsidR="00892228" w:rsidRPr="000F70F1" w:rsidRDefault="00892228" w:rsidP="005B3293">
      <w:pPr>
        <w:rPr>
          <w:lang w:val="en-AU"/>
        </w:rPr>
      </w:pPr>
      <w:r w:rsidRPr="000F70F1">
        <w:rPr>
          <w:lang w:val="en-AU"/>
        </w:rPr>
        <w:t xml:space="preserve">Taken together we hope we have demonstrated just how great an </w:t>
      </w:r>
      <w:r w:rsidR="00E36F7F" w:rsidRPr="000F70F1">
        <w:rPr>
          <w:lang w:val="en-AU"/>
        </w:rPr>
        <w:t>impact childhood mental health problem</w:t>
      </w:r>
      <w:r w:rsidR="00E36F7F">
        <w:rPr>
          <w:lang w:val="en-AU"/>
        </w:rPr>
        <w:t>s</w:t>
      </w:r>
      <w:r w:rsidRPr="000F70F1">
        <w:rPr>
          <w:lang w:val="en-AU"/>
        </w:rPr>
        <w:t xml:space="preserve"> have on individuals, families and society. That this impact clearly relates closely to the terms of references of the Commission. That there are important gaps in current provision and t</w:t>
      </w:r>
      <w:r w:rsidR="00847B42" w:rsidRPr="000F70F1">
        <w:rPr>
          <w:lang w:val="en-AU"/>
        </w:rPr>
        <w:t xml:space="preserve">hat there are several alternative approaches that if implemented have the potential to considerably reduce the human and economic costs of mental health disorders occurring during this very important stage of development. </w:t>
      </w:r>
    </w:p>
    <w:p w14:paraId="488D329F" w14:textId="77777777" w:rsidR="00E36F7F" w:rsidRDefault="00E36F7F">
      <w:pPr>
        <w:rPr>
          <w:lang w:val="en-AU"/>
        </w:rPr>
      </w:pPr>
    </w:p>
    <w:p w14:paraId="14BCE78D" w14:textId="77777777" w:rsidR="00E36F7F" w:rsidRDefault="00E36F7F">
      <w:pPr>
        <w:rPr>
          <w:lang w:val="en-AU"/>
        </w:rPr>
      </w:pPr>
      <w:r>
        <w:rPr>
          <w:lang w:val="en-AU"/>
        </w:rPr>
        <w:t>04/04/2019</w:t>
      </w:r>
    </w:p>
    <w:p w14:paraId="1E69EB2B" w14:textId="4B22E520" w:rsidR="00847B42" w:rsidRPr="000F70F1" w:rsidRDefault="00847B42">
      <w:pPr>
        <w:rPr>
          <w:rFonts w:asciiTheme="majorHAnsi" w:eastAsiaTheme="majorEastAsia" w:hAnsiTheme="majorHAnsi" w:cstheme="majorBidi"/>
          <w:color w:val="2E74B5" w:themeColor="accent1" w:themeShade="BF"/>
          <w:sz w:val="26"/>
          <w:szCs w:val="26"/>
          <w:lang w:val="en-AU"/>
        </w:rPr>
      </w:pPr>
      <w:r w:rsidRPr="000F70F1">
        <w:rPr>
          <w:lang w:val="en-AU"/>
        </w:rPr>
        <w:t>Report prepared by Professor David Coghill</w:t>
      </w:r>
      <w:r w:rsidR="00F67912">
        <w:rPr>
          <w:lang w:val="en-AU"/>
        </w:rPr>
        <w:t xml:space="preserve">, Financial Markets Chair of Developmental Mental Health, Department of Paediatrics, Melbourne Medical School, University of Melbourne </w:t>
      </w:r>
      <w:r w:rsidR="00D23694">
        <w:rPr>
          <w:lang w:val="en-AU"/>
        </w:rPr>
        <w:t xml:space="preserve">and </w:t>
      </w:r>
      <w:r w:rsidR="00D23694" w:rsidRPr="000F70F1">
        <w:rPr>
          <w:lang w:val="en-AU"/>
        </w:rPr>
        <w:t>Dr Jemimah Ride</w:t>
      </w:r>
      <w:r w:rsidR="00F67912">
        <w:rPr>
          <w:lang w:val="en-AU"/>
        </w:rPr>
        <w:t xml:space="preserve">, Health Economist, </w:t>
      </w:r>
      <w:r w:rsidR="00F67912" w:rsidRPr="00F67912">
        <w:rPr>
          <w:lang w:val="en-AU"/>
        </w:rPr>
        <w:t>Melbourne School of Population and Global Health</w:t>
      </w:r>
      <w:r w:rsidR="00F67912">
        <w:rPr>
          <w:lang w:val="en-AU"/>
        </w:rPr>
        <w:t xml:space="preserve"> and A/P</w:t>
      </w:r>
      <w:r w:rsidR="007F7F13" w:rsidRPr="000F70F1">
        <w:rPr>
          <w:lang w:val="en-AU"/>
        </w:rPr>
        <w:t>rof Kim Dalziel</w:t>
      </w:r>
      <w:r w:rsidR="00F67912">
        <w:rPr>
          <w:lang w:val="en-AU"/>
        </w:rPr>
        <w:t xml:space="preserve">, </w:t>
      </w:r>
      <w:r w:rsidR="00F67912" w:rsidRPr="00F67912">
        <w:rPr>
          <w:lang w:val="en-AU"/>
        </w:rPr>
        <w:t>Melbourne School of Population and Global Health</w:t>
      </w:r>
      <w:r w:rsidR="007F7F13" w:rsidRPr="000F70F1">
        <w:rPr>
          <w:lang w:val="en-AU"/>
        </w:rPr>
        <w:t>.</w:t>
      </w:r>
      <w:r w:rsidRPr="000F70F1">
        <w:rPr>
          <w:lang w:val="en-AU"/>
        </w:rPr>
        <w:br w:type="page"/>
      </w:r>
    </w:p>
    <w:p w14:paraId="0D9D76FF" w14:textId="40873786" w:rsidR="00E337C9" w:rsidRPr="000F70F1" w:rsidRDefault="00E337C9" w:rsidP="00E337C9">
      <w:pPr>
        <w:pStyle w:val="Heading2"/>
        <w:rPr>
          <w:lang w:val="en-AU"/>
        </w:rPr>
      </w:pPr>
      <w:r w:rsidRPr="000F70F1">
        <w:rPr>
          <w:lang w:val="en-AU"/>
        </w:rPr>
        <w:lastRenderedPageBreak/>
        <w:t>REFERENCES</w:t>
      </w:r>
    </w:p>
    <w:p w14:paraId="6CEAD718" w14:textId="77777777" w:rsidR="00E337C9" w:rsidRPr="000F70F1" w:rsidRDefault="00E337C9" w:rsidP="006F0453">
      <w:pPr>
        <w:pStyle w:val="EndNoteBibliography"/>
        <w:spacing w:after="0"/>
        <w:ind w:left="720" w:hanging="720"/>
        <w:rPr>
          <w:lang w:val="en-AU"/>
        </w:rPr>
      </w:pPr>
    </w:p>
    <w:p w14:paraId="4637489C" w14:textId="77777777" w:rsidR="00917CCE" w:rsidRPr="00917CCE" w:rsidRDefault="00FC0B96" w:rsidP="00917CCE">
      <w:pPr>
        <w:pStyle w:val="EndNoteBibliography"/>
        <w:spacing w:after="0"/>
        <w:ind w:left="720" w:hanging="720"/>
      </w:pPr>
      <w:r w:rsidRPr="000F70F1">
        <w:rPr>
          <w:lang w:val="en-AU"/>
        </w:rPr>
        <w:fldChar w:fldCharType="begin"/>
      </w:r>
      <w:r w:rsidRPr="000F70F1">
        <w:rPr>
          <w:lang w:val="en-AU"/>
        </w:rPr>
        <w:instrText xml:space="preserve"> ADDIN EN.REFLIST </w:instrText>
      </w:r>
      <w:r w:rsidRPr="000F70F1">
        <w:rPr>
          <w:lang w:val="en-AU"/>
        </w:rPr>
        <w:fldChar w:fldCharType="separate"/>
      </w:r>
      <w:bookmarkStart w:id="1" w:name="_ENREF_1"/>
      <w:r w:rsidR="00917CCE" w:rsidRPr="00917CCE">
        <w:t xml:space="preserve">Agnew-Blais, J. C., Polanczyk, G. V., Danese, A., Wertz, J., Moffitt, T. E., &amp; Arseneault, L. (2018). Young adult mental health and functional outcomes among individuals with remitted, persistent and late-onset ADHD. </w:t>
      </w:r>
      <w:r w:rsidR="00917CCE" w:rsidRPr="00917CCE">
        <w:rPr>
          <w:i/>
        </w:rPr>
        <w:t>The British Journal of Psychiatry, 213</w:t>
      </w:r>
      <w:r w:rsidR="00917CCE" w:rsidRPr="00917CCE">
        <w:t xml:space="preserve">(3), 526-534. </w:t>
      </w:r>
      <w:bookmarkEnd w:id="1"/>
    </w:p>
    <w:p w14:paraId="019D4B75" w14:textId="77777777" w:rsidR="00917CCE" w:rsidRPr="00917CCE" w:rsidRDefault="00917CCE" w:rsidP="00917CCE">
      <w:pPr>
        <w:pStyle w:val="EndNoteBibliography"/>
        <w:spacing w:after="0"/>
        <w:ind w:left="720" w:hanging="720"/>
      </w:pPr>
      <w:bookmarkStart w:id="2" w:name="_ENREF_2"/>
      <w:r w:rsidRPr="00917CCE">
        <w:t xml:space="preserve">Altszuler, A. R., Page, T. F., Gnagy, E. M., Coxe, S., Arrieta, A., Molina, B. S., &amp; Pelham, W. E. (2016). Financial dependence of young adults with childhood ADHD. </w:t>
      </w:r>
      <w:r w:rsidRPr="00917CCE">
        <w:rPr>
          <w:i/>
        </w:rPr>
        <w:t>Journal of abnormal child psychology, 44</w:t>
      </w:r>
      <w:r w:rsidRPr="00917CCE">
        <w:t xml:space="preserve">(6), 1217-1229. </w:t>
      </w:r>
      <w:bookmarkEnd w:id="2"/>
    </w:p>
    <w:p w14:paraId="1D2C4351" w14:textId="77777777" w:rsidR="00917CCE" w:rsidRPr="00917CCE" w:rsidRDefault="00917CCE" w:rsidP="00917CCE">
      <w:pPr>
        <w:pStyle w:val="EndNoteBibliography"/>
        <w:spacing w:after="0"/>
        <w:ind w:left="720" w:hanging="720"/>
      </w:pPr>
      <w:bookmarkStart w:id="3" w:name="_ENREF_3"/>
      <w:r w:rsidRPr="00917CCE">
        <w:t xml:space="preserve">Barkley, R. A., Murphy, K. R., &amp; Kwasnik, D. (1996). Motor vehicle driving competencies and risks in teens and young adults with attention deficit hyperactivity disorder. </w:t>
      </w:r>
      <w:r w:rsidRPr="00917CCE">
        <w:rPr>
          <w:i/>
        </w:rPr>
        <w:t>Pediatrics, 98</w:t>
      </w:r>
      <w:r w:rsidRPr="00917CCE">
        <w:t xml:space="preserve">(6 Pt 1), 1089-1095. </w:t>
      </w:r>
      <w:bookmarkEnd w:id="3"/>
    </w:p>
    <w:p w14:paraId="603C7025" w14:textId="77777777" w:rsidR="00917CCE" w:rsidRPr="00917CCE" w:rsidRDefault="00917CCE" w:rsidP="00917CCE">
      <w:pPr>
        <w:pStyle w:val="EndNoteBibliography"/>
        <w:spacing w:after="0"/>
        <w:ind w:left="720" w:hanging="720"/>
      </w:pPr>
      <w:bookmarkStart w:id="4" w:name="_ENREF_4"/>
      <w:r w:rsidRPr="00917CCE">
        <w:t xml:space="preserve">Beecham, J. (2014). Annual research review: Child and adolescent mental health interventions: a review of progress in economic studies across different disorders. </w:t>
      </w:r>
      <w:r w:rsidRPr="00917CCE">
        <w:rPr>
          <w:i/>
        </w:rPr>
        <w:t>J Child Psychol Psychiatry, 55</w:t>
      </w:r>
      <w:r w:rsidRPr="00917CCE">
        <w:t>(6), 714-732. doi:10.1111/jcpp.12216</w:t>
      </w:r>
      <w:bookmarkEnd w:id="4"/>
    </w:p>
    <w:p w14:paraId="369A42D1" w14:textId="77777777" w:rsidR="00917CCE" w:rsidRPr="00917CCE" w:rsidRDefault="00917CCE" w:rsidP="00917CCE">
      <w:pPr>
        <w:pStyle w:val="EndNoteBibliography"/>
        <w:spacing w:after="0"/>
        <w:ind w:left="720" w:hanging="720"/>
      </w:pPr>
      <w:bookmarkStart w:id="5" w:name="_ENREF_5"/>
      <w:r w:rsidRPr="00917CCE">
        <w:t xml:space="preserve">Bodden, D. H., Dirksen, C. D., &amp; Bogels, S. M. (2008). Societal burden of clinically anxious youth referred for treatment: a cost-of-illness study. </w:t>
      </w:r>
      <w:r w:rsidRPr="00917CCE">
        <w:rPr>
          <w:i/>
        </w:rPr>
        <w:t>J Abnorm Child Psychol, 36</w:t>
      </w:r>
      <w:r w:rsidRPr="00917CCE">
        <w:t>(4), 487-497. doi:10.1007/s10802-007-9194-4</w:t>
      </w:r>
      <w:bookmarkEnd w:id="5"/>
    </w:p>
    <w:p w14:paraId="2839A6A3" w14:textId="77777777" w:rsidR="00917CCE" w:rsidRPr="00917CCE" w:rsidRDefault="00917CCE" w:rsidP="00917CCE">
      <w:pPr>
        <w:pStyle w:val="EndNoteBibliography"/>
        <w:spacing w:after="0"/>
        <w:ind w:left="720" w:hanging="720"/>
      </w:pPr>
      <w:bookmarkStart w:id="6" w:name="_ENREF_6"/>
      <w:r w:rsidRPr="00917CCE">
        <w:t xml:space="preserve">Bodden, D. H., Dirksen, C. D., Bogels, S. M., Nauta, M. H., De Haan, E., Ringrose, J., . . . Appelboom-Geerts, K. C. (2008). Costs and cost-effectiveness of family CBT versus individual CBT in clinically anxious children. </w:t>
      </w:r>
      <w:r w:rsidRPr="00917CCE">
        <w:rPr>
          <w:i/>
        </w:rPr>
        <w:t>Clin Child Psychol Psychiatry, 13</w:t>
      </w:r>
      <w:r w:rsidRPr="00917CCE">
        <w:t>(4), 543-564. doi:10.1177/1359104508090602</w:t>
      </w:r>
      <w:bookmarkEnd w:id="6"/>
    </w:p>
    <w:p w14:paraId="76F9502E" w14:textId="77777777" w:rsidR="00917CCE" w:rsidRPr="00917CCE" w:rsidRDefault="00917CCE" w:rsidP="00917CCE">
      <w:pPr>
        <w:pStyle w:val="EndNoteBibliography"/>
        <w:spacing w:after="0"/>
        <w:ind w:left="720" w:hanging="720"/>
      </w:pPr>
      <w:bookmarkStart w:id="7" w:name="_ENREF_7"/>
      <w:r w:rsidRPr="00917CCE">
        <w:t xml:space="preserve">Bonin, E.-M., Stevens, M., Beecham, J., Byford, S., &amp; Parsonage, M. (2011). Costs and longer-term savings of parenting programmes for the prevention of persistent conduct disorder: a modelling study. </w:t>
      </w:r>
      <w:r w:rsidRPr="00917CCE">
        <w:rPr>
          <w:i/>
        </w:rPr>
        <w:t>BMC public health, 11</w:t>
      </w:r>
      <w:r w:rsidRPr="00917CCE">
        <w:t xml:space="preserve">(1), 803. </w:t>
      </w:r>
      <w:bookmarkEnd w:id="7"/>
    </w:p>
    <w:p w14:paraId="3E9B83D6" w14:textId="77777777" w:rsidR="00917CCE" w:rsidRPr="00917CCE" w:rsidRDefault="00917CCE" w:rsidP="00917CCE">
      <w:pPr>
        <w:pStyle w:val="EndNoteBibliography"/>
        <w:spacing w:after="0"/>
        <w:ind w:left="720" w:hanging="720"/>
      </w:pPr>
      <w:bookmarkStart w:id="8" w:name="_ENREF_8"/>
      <w:r w:rsidRPr="00917CCE">
        <w:t xml:space="preserve">Callander, E. J., Allele, F., Roberts, H., Guinea, W., &amp; Lindsay, D. B. (2019). The Effect of Childhood ADD/ADHD on Parental Workforce Participation. </w:t>
      </w:r>
      <w:r w:rsidRPr="00917CCE">
        <w:rPr>
          <w:i/>
        </w:rPr>
        <w:t>Journal of attention disorders, 23</w:t>
      </w:r>
      <w:r w:rsidRPr="00917CCE">
        <w:t xml:space="preserve">(5), 487-492. </w:t>
      </w:r>
      <w:bookmarkEnd w:id="8"/>
    </w:p>
    <w:p w14:paraId="353BBEB7" w14:textId="77777777" w:rsidR="00917CCE" w:rsidRPr="00917CCE" w:rsidRDefault="00917CCE" w:rsidP="00917CCE">
      <w:pPr>
        <w:pStyle w:val="EndNoteBibliography"/>
        <w:spacing w:after="0"/>
        <w:ind w:left="720" w:hanging="720"/>
      </w:pPr>
      <w:bookmarkStart w:id="9" w:name="_ENREF_9"/>
      <w:r w:rsidRPr="00917CCE">
        <w:t xml:space="preserve">Care, A. C. o. S. a. Q. i. H. (2015). Attention deficit hyperactivity disorder medicines dispensing 17 years and under. In </w:t>
      </w:r>
      <w:r w:rsidRPr="00917CCE">
        <w:rPr>
          <w:i/>
        </w:rPr>
        <w:t>Australian Atlas of Healthcare Variation</w:t>
      </w:r>
      <w:r w:rsidRPr="00917CCE">
        <w:t xml:space="preserve"> (pp. 249 - 256). Sydney: Australian Commission on Safety and Quality in Health Care.</w:t>
      </w:r>
      <w:bookmarkEnd w:id="9"/>
    </w:p>
    <w:p w14:paraId="7028A76A" w14:textId="77777777" w:rsidR="00917CCE" w:rsidRPr="00917CCE" w:rsidRDefault="00917CCE" w:rsidP="00917CCE">
      <w:pPr>
        <w:pStyle w:val="EndNoteBibliography"/>
        <w:spacing w:after="0"/>
        <w:ind w:left="720" w:hanging="720"/>
      </w:pPr>
      <w:bookmarkStart w:id="10" w:name="_ENREF_10"/>
      <w:r w:rsidRPr="00917CCE">
        <w:t xml:space="preserve">Chang, Z., Lichtenstein, P., D'Onofrio, B. M., Sjolander, A., &amp; Larsson, H. (2014). Serious transport accidents in adults with attention-deficit/hyperactivity disorder and the effect of medication: a population-based study. </w:t>
      </w:r>
      <w:r w:rsidRPr="00917CCE">
        <w:rPr>
          <w:i/>
        </w:rPr>
        <w:t>JAMA Psychiatry, 71</w:t>
      </w:r>
      <w:r w:rsidRPr="00917CCE">
        <w:t>(3), 319-325. doi:10.1001/jamapsychiatry.2013.4174</w:t>
      </w:r>
      <w:bookmarkEnd w:id="10"/>
    </w:p>
    <w:p w14:paraId="72D47E70" w14:textId="77777777" w:rsidR="00917CCE" w:rsidRPr="00917CCE" w:rsidRDefault="00917CCE" w:rsidP="00917CCE">
      <w:pPr>
        <w:pStyle w:val="EndNoteBibliography"/>
        <w:spacing w:after="0"/>
        <w:ind w:left="720" w:hanging="720"/>
      </w:pPr>
      <w:bookmarkStart w:id="11" w:name="_ENREF_11"/>
      <w:r w:rsidRPr="00917CCE">
        <w:t xml:space="preserve">Chang, Z., Quinn, P. D., Hur, K., Gibbons, R. D., Sjolander, A., Larsson, H., &amp; D'Onofrio, B. M. (2017). Association Between Medication Use for Attention-Deficit/Hyperactivity Disorder and Risk of Motor Vehicle Crashes. </w:t>
      </w:r>
      <w:r w:rsidRPr="00917CCE">
        <w:rPr>
          <w:i/>
        </w:rPr>
        <w:t>JAMA Psychiatry, 74</w:t>
      </w:r>
      <w:r w:rsidRPr="00917CCE">
        <w:t>(6), 597-603. doi:10.1001/jamapsychiatry.2017.0659</w:t>
      </w:r>
      <w:bookmarkEnd w:id="11"/>
    </w:p>
    <w:p w14:paraId="0E713399" w14:textId="77777777" w:rsidR="00917CCE" w:rsidRPr="00917CCE" w:rsidRDefault="00917CCE" w:rsidP="00917CCE">
      <w:pPr>
        <w:pStyle w:val="EndNoteBibliography"/>
        <w:spacing w:after="0"/>
        <w:ind w:left="720" w:hanging="720"/>
      </w:pPr>
      <w:bookmarkStart w:id="12" w:name="_ENREF_12"/>
      <w:r w:rsidRPr="00917CCE">
        <w:t xml:space="preserve">Chorozoglou, M., Smith, E., Koerting, J., Thompson, M. J., Sayal, K., &amp; Sonuga-Barke, E. J. (2015). Preschool hyperactivity is associated with long-term economic burden: evidence from a longitudinal health economic analysis of costs incurred across childhood, adolescence and young adulthood. </w:t>
      </w:r>
      <w:r w:rsidRPr="00917CCE">
        <w:rPr>
          <w:i/>
        </w:rPr>
        <w:t>J Child Psychol Psychiatry, 56</w:t>
      </w:r>
      <w:r w:rsidRPr="00917CCE">
        <w:t>(9), 966-975. doi:10.1111/jcpp.12437</w:t>
      </w:r>
      <w:bookmarkEnd w:id="12"/>
    </w:p>
    <w:p w14:paraId="01950234" w14:textId="77777777" w:rsidR="00917CCE" w:rsidRPr="00917CCE" w:rsidRDefault="00917CCE" w:rsidP="00917CCE">
      <w:pPr>
        <w:pStyle w:val="EndNoteBibliography"/>
        <w:spacing w:after="0"/>
        <w:ind w:left="720" w:hanging="720"/>
      </w:pPr>
      <w:bookmarkStart w:id="13" w:name="_ENREF_13"/>
      <w:r w:rsidRPr="00917CCE">
        <w:t xml:space="preserve">Clemens, V., Huber-Lang, M., Plener, P. L., Brahler, E., Brown, R. C., &amp; Fegert, J. M. (2018). Association of child maltreatment subtypes and long-term physical health in a German representative sample. </w:t>
      </w:r>
      <w:r w:rsidRPr="00917CCE">
        <w:rPr>
          <w:i/>
        </w:rPr>
        <w:t>Eur J Psychotraumatol, 9</w:t>
      </w:r>
      <w:r w:rsidRPr="00917CCE">
        <w:t>(1), 1510278. doi:10.1080/20008198.2018.1510278</w:t>
      </w:r>
      <w:bookmarkEnd w:id="13"/>
    </w:p>
    <w:p w14:paraId="664FCBD2" w14:textId="77777777" w:rsidR="00917CCE" w:rsidRPr="00917CCE" w:rsidRDefault="00917CCE" w:rsidP="00917CCE">
      <w:pPr>
        <w:pStyle w:val="EndNoteBibliography"/>
        <w:spacing w:after="0"/>
        <w:ind w:left="720" w:hanging="720"/>
      </w:pPr>
      <w:bookmarkStart w:id="14" w:name="_ENREF_14"/>
      <w:r w:rsidRPr="00917CCE">
        <w:t xml:space="preserve">Coghill, D., &amp; Seth, S. (2015). Effective management of attention-deficit/hyperactivity disorder (ADHD) through structured re-assessment: the Dundee ADHD Clinical Care Pathway. </w:t>
      </w:r>
      <w:r w:rsidRPr="00917CCE">
        <w:rPr>
          <w:i/>
        </w:rPr>
        <w:t>Child Adolesc Psychiatry Ment Health, 9</w:t>
      </w:r>
      <w:r w:rsidRPr="00917CCE">
        <w:t>, 52. doi:10.1186/s13034-015-0083-2</w:t>
      </w:r>
      <w:bookmarkEnd w:id="14"/>
    </w:p>
    <w:p w14:paraId="4510004B" w14:textId="77777777" w:rsidR="00917CCE" w:rsidRPr="00917CCE" w:rsidRDefault="00917CCE" w:rsidP="00917CCE">
      <w:pPr>
        <w:pStyle w:val="EndNoteBibliography"/>
        <w:spacing w:after="0"/>
        <w:ind w:left="720" w:hanging="720"/>
      </w:pPr>
      <w:bookmarkStart w:id="15" w:name="_ENREF_15"/>
      <w:r w:rsidRPr="00917CCE">
        <w:t xml:space="preserve">Daley, D., Jacobsen, R. H., Lange, A. M., Sorensen, A., &amp; Waldorf, J. (2015). </w:t>
      </w:r>
      <w:r w:rsidRPr="00917CCE">
        <w:rPr>
          <w:i/>
        </w:rPr>
        <w:t>Costing adult attention deficit hyperactivity disorder</w:t>
      </w:r>
      <w:r w:rsidRPr="00917CCE">
        <w:t>. Oxford: Oxfird University Press.</w:t>
      </w:r>
      <w:bookmarkEnd w:id="15"/>
    </w:p>
    <w:p w14:paraId="5442CB90" w14:textId="77777777" w:rsidR="00917CCE" w:rsidRPr="00917CCE" w:rsidRDefault="00917CCE" w:rsidP="00917CCE">
      <w:pPr>
        <w:pStyle w:val="EndNoteBibliography"/>
        <w:spacing w:after="0"/>
        <w:ind w:left="720" w:hanging="720"/>
      </w:pPr>
      <w:bookmarkStart w:id="16" w:name="_ENREF_16"/>
      <w:r w:rsidRPr="00917CCE">
        <w:lastRenderedPageBreak/>
        <w:t xml:space="preserve">Daley, D., Van Der Oord, S., Ferrin, M., Cortese, S., Danckaerts, M., Doepfner, M., . . . Sonuga-Barke, E. J. (2018). Practitioner Review: Current best practice in the use of parent training and other behavioural interventions in the treatment of children and adolescents with attention deficit hyperactivity disorder. </w:t>
      </w:r>
      <w:r w:rsidRPr="00917CCE">
        <w:rPr>
          <w:i/>
        </w:rPr>
        <w:t>J Child Psychol Psychiatry, 59</w:t>
      </w:r>
      <w:r w:rsidRPr="00917CCE">
        <w:t>(9), 932-947. doi:10.1111/jcpp.12825</w:t>
      </w:r>
      <w:bookmarkEnd w:id="16"/>
    </w:p>
    <w:p w14:paraId="5CE51A91" w14:textId="77777777" w:rsidR="00917CCE" w:rsidRPr="00917CCE" w:rsidRDefault="00917CCE" w:rsidP="00917CCE">
      <w:pPr>
        <w:pStyle w:val="EndNoteBibliography"/>
        <w:spacing w:after="0"/>
        <w:ind w:left="720" w:hanging="720"/>
      </w:pPr>
      <w:bookmarkStart w:id="17" w:name="_ENREF_17"/>
      <w:r w:rsidRPr="00917CCE">
        <w:t xml:space="preserve">Dalsgaard, S., Ostergaard, S. D., Leckman, J. F., Mortensen, P. B., &amp; Pedersen, M. G. (2015). Mortality in children, adolescents, and adults with attention deficit hyperactivity disorder: a nationwide cohort study. </w:t>
      </w:r>
      <w:r w:rsidRPr="00917CCE">
        <w:rPr>
          <w:i/>
        </w:rPr>
        <w:t>Lancet, 385</w:t>
      </w:r>
      <w:r w:rsidRPr="00917CCE">
        <w:t>(9983), 2190-2196. doi:10.1016/S0140-6736(14)61684-6</w:t>
      </w:r>
      <w:bookmarkEnd w:id="17"/>
    </w:p>
    <w:p w14:paraId="7F9E7512" w14:textId="77777777" w:rsidR="00917CCE" w:rsidRPr="00917CCE" w:rsidRDefault="00917CCE" w:rsidP="00917CCE">
      <w:pPr>
        <w:pStyle w:val="EndNoteBibliography"/>
        <w:spacing w:after="0"/>
        <w:ind w:left="720" w:hanging="720"/>
      </w:pPr>
      <w:bookmarkStart w:id="18" w:name="_ENREF_18"/>
      <w:r w:rsidRPr="00917CCE">
        <w:t xml:space="preserve">Dopfner, M., Hautmann, C., Dose, C., Banaschewski, T., Becker, K., Brandeis, D., . . . von Wirth, E. (2017). ESCAschool study: trial protocol of an adaptive treatment approach for school-age children with ADHD including two randomised trials. </w:t>
      </w:r>
      <w:r w:rsidRPr="00917CCE">
        <w:rPr>
          <w:i/>
        </w:rPr>
        <w:t>BMC Psychiatry, 17</w:t>
      </w:r>
      <w:r w:rsidRPr="00917CCE">
        <w:t>(1), 269. doi:10.1186/s12888-017-1433-9</w:t>
      </w:r>
      <w:bookmarkEnd w:id="18"/>
    </w:p>
    <w:p w14:paraId="7BF60236" w14:textId="77777777" w:rsidR="00917CCE" w:rsidRPr="00917CCE" w:rsidRDefault="00917CCE" w:rsidP="00917CCE">
      <w:pPr>
        <w:pStyle w:val="EndNoteBibliography"/>
        <w:spacing w:after="0"/>
        <w:ind w:left="720" w:hanging="720"/>
      </w:pPr>
      <w:bookmarkStart w:id="19" w:name="_ENREF_19"/>
      <w:r w:rsidRPr="00917CCE">
        <w:t xml:space="preserve">Dopp, A. R., Schaeffer, C. M., Swenson, C. C., &amp; Powell, J. S. (2018). Economic Impact of Multisystemic Therapy for Child Abuse and Neglect. </w:t>
      </w:r>
      <w:r w:rsidRPr="00917CCE">
        <w:rPr>
          <w:i/>
        </w:rPr>
        <w:t>Adm Policy Ment Health, 45</w:t>
      </w:r>
      <w:r w:rsidRPr="00917CCE">
        <w:t>(6), 876-887. doi:10.1007/s10488-018-0870-1</w:t>
      </w:r>
      <w:bookmarkEnd w:id="19"/>
    </w:p>
    <w:p w14:paraId="1C42AAAA" w14:textId="77777777" w:rsidR="00917CCE" w:rsidRPr="00917CCE" w:rsidRDefault="00917CCE" w:rsidP="00917CCE">
      <w:pPr>
        <w:pStyle w:val="EndNoteBibliography"/>
        <w:spacing w:after="0"/>
        <w:ind w:left="720" w:hanging="720"/>
      </w:pPr>
      <w:bookmarkStart w:id="20" w:name="_ENREF_20"/>
      <w:r w:rsidRPr="00917CCE">
        <w:t xml:space="preserve">Doshi, J. A., Hodgkins, P., Kahle, J., Sikirica, V., Cangelosi, M. J., Setyawan, J., . . . Neumann, P. J. (2012). Economic impact of childhood and adult attention-deficit/hyperactivity disorder in the United States. </w:t>
      </w:r>
      <w:r w:rsidRPr="00917CCE">
        <w:rPr>
          <w:i/>
        </w:rPr>
        <w:t>Journal of the American Academy of Child &amp; Adolescent Psychiatry, 51</w:t>
      </w:r>
      <w:r w:rsidRPr="00917CCE">
        <w:t xml:space="preserve">(10), 990-1002. e1002. </w:t>
      </w:r>
      <w:bookmarkEnd w:id="20"/>
    </w:p>
    <w:p w14:paraId="072FD122" w14:textId="77777777" w:rsidR="00917CCE" w:rsidRPr="00917CCE" w:rsidRDefault="00917CCE" w:rsidP="00917CCE">
      <w:pPr>
        <w:pStyle w:val="EndNoteBibliography"/>
        <w:spacing w:after="0"/>
        <w:ind w:left="720" w:hanging="720"/>
      </w:pPr>
      <w:bookmarkStart w:id="21" w:name="_ENREF_21"/>
      <w:r w:rsidRPr="00917CCE">
        <w:t xml:space="preserve">Efron, D., Davies, S., &amp; Sciberras, E. (2013). Current Australian pediatric practice in the assessment and treatment of ADHD. </w:t>
      </w:r>
      <w:r w:rsidRPr="00917CCE">
        <w:rPr>
          <w:i/>
        </w:rPr>
        <w:t>Acad Pediatr, 13</w:t>
      </w:r>
      <w:r w:rsidRPr="00917CCE">
        <w:t>(4), 328-333. doi:10.1016/j.acap.2013.03.009</w:t>
      </w:r>
      <w:bookmarkEnd w:id="21"/>
    </w:p>
    <w:p w14:paraId="2788284E" w14:textId="77777777" w:rsidR="00917CCE" w:rsidRPr="00917CCE" w:rsidRDefault="00917CCE" w:rsidP="00917CCE">
      <w:pPr>
        <w:pStyle w:val="EndNoteBibliography"/>
        <w:spacing w:after="0"/>
        <w:ind w:left="720" w:hanging="720"/>
      </w:pPr>
      <w:bookmarkStart w:id="22" w:name="_ENREF_22"/>
      <w:r w:rsidRPr="00917CCE">
        <w:t xml:space="preserve">Efron, D., Gulenc, A., Sciberras, E., Ukoumunne, O., Hazell, P., Anderson, V., . . . Nicholson, J. (In Press). Are Australian Children with ADHD being Overmedicated? Evidence from a Community-based Longitudinal Study. </w:t>
      </w:r>
      <w:r w:rsidRPr="00917CCE">
        <w:rPr>
          <w:i/>
        </w:rPr>
        <w:t>J Child Adolesc Psychopharmacol</w:t>
      </w:r>
      <w:r w:rsidRPr="00917CCE">
        <w:t xml:space="preserve">. </w:t>
      </w:r>
      <w:bookmarkEnd w:id="22"/>
    </w:p>
    <w:p w14:paraId="22E0A4E2" w14:textId="77777777" w:rsidR="00917CCE" w:rsidRPr="00917CCE" w:rsidRDefault="00917CCE" w:rsidP="00917CCE">
      <w:pPr>
        <w:pStyle w:val="EndNoteBibliography"/>
        <w:spacing w:after="0"/>
        <w:ind w:left="720" w:hanging="720"/>
      </w:pPr>
      <w:bookmarkStart w:id="23" w:name="_ENREF_23"/>
      <w:r w:rsidRPr="00917CCE">
        <w:t xml:space="preserve">Erskine, H. E., Norman, R. E., Ferrari, A. J., Chan, G. C., Copeland, W. E., Whiteford, H. A., &amp; Scott, J. G. (2016). Long-term outcomes of attention-deficit/hyperactivity disorder and conduct disorder: a systematic review and meta-analysis. </w:t>
      </w:r>
      <w:r w:rsidRPr="00917CCE">
        <w:rPr>
          <w:i/>
        </w:rPr>
        <w:t>Journal of the American Academy of Child &amp; Adolescent Psychiatry, 55</w:t>
      </w:r>
      <w:r w:rsidRPr="00917CCE">
        <w:t xml:space="preserve">(10), 841-850. </w:t>
      </w:r>
      <w:bookmarkEnd w:id="23"/>
    </w:p>
    <w:p w14:paraId="682CBF5F" w14:textId="77777777" w:rsidR="00917CCE" w:rsidRPr="00917CCE" w:rsidRDefault="00917CCE" w:rsidP="00917CCE">
      <w:pPr>
        <w:pStyle w:val="EndNoteBibliography"/>
        <w:spacing w:after="0"/>
        <w:ind w:left="720" w:hanging="720"/>
      </w:pPr>
      <w:bookmarkStart w:id="24" w:name="_ENREF_24"/>
      <w:r w:rsidRPr="00917CCE">
        <w:t xml:space="preserve">Fletcher, J., &amp; Wolfe, B. (2009). Long-term consequences of childhood ADHD on criminal activities. </w:t>
      </w:r>
      <w:r w:rsidRPr="00917CCE">
        <w:rPr>
          <w:i/>
        </w:rPr>
        <w:t>The journal of mental health policy and economics, 12</w:t>
      </w:r>
      <w:r w:rsidRPr="00917CCE">
        <w:t xml:space="preserve">(3), 119. </w:t>
      </w:r>
      <w:bookmarkEnd w:id="24"/>
    </w:p>
    <w:p w14:paraId="01A5BBFB" w14:textId="77777777" w:rsidR="00917CCE" w:rsidRPr="00917CCE" w:rsidRDefault="00917CCE" w:rsidP="00917CCE">
      <w:pPr>
        <w:pStyle w:val="EndNoteBibliography"/>
        <w:spacing w:after="0"/>
        <w:ind w:left="720" w:hanging="720"/>
      </w:pPr>
      <w:bookmarkStart w:id="25" w:name="_ENREF_25"/>
      <w:r w:rsidRPr="00917CCE">
        <w:t xml:space="preserve">Ford, T., Hamilton, H., Goodman, R., &amp; Meltzer, H. (2005). Service contacts among the children participating in the British child and adolescent mental health surveys. </w:t>
      </w:r>
      <w:r w:rsidRPr="00917CCE">
        <w:rPr>
          <w:i/>
        </w:rPr>
        <w:t>Child Adolesc Ment Health, 10</w:t>
      </w:r>
      <w:r w:rsidRPr="00917CCE">
        <w:t xml:space="preserve">, 2-9. </w:t>
      </w:r>
      <w:bookmarkEnd w:id="25"/>
    </w:p>
    <w:p w14:paraId="1D2902D7" w14:textId="77777777" w:rsidR="00917CCE" w:rsidRPr="00917CCE" w:rsidRDefault="00917CCE" w:rsidP="00917CCE">
      <w:pPr>
        <w:pStyle w:val="EndNoteBibliography"/>
        <w:spacing w:after="0"/>
        <w:ind w:left="720" w:hanging="720"/>
      </w:pPr>
      <w:bookmarkStart w:id="26" w:name="_ENREF_26"/>
      <w:r w:rsidRPr="00917CCE">
        <w:t xml:space="preserve">Foster, E. M., &amp; Jones, D. E. (2005). The high costs of aggression: public expenditures resulting from conduct disorder. </w:t>
      </w:r>
      <w:r w:rsidRPr="00917CCE">
        <w:rPr>
          <w:i/>
        </w:rPr>
        <w:t>Am J Public Health, 95</w:t>
      </w:r>
      <w:r w:rsidRPr="00917CCE">
        <w:t>(10), 1767-1772. doi:10.2105/AJPH.2004.061424</w:t>
      </w:r>
      <w:bookmarkEnd w:id="26"/>
    </w:p>
    <w:p w14:paraId="36456A90" w14:textId="77777777" w:rsidR="00917CCE" w:rsidRPr="00917CCE" w:rsidRDefault="00917CCE" w:rsidP="00917CCE">
      <w:pPr>
        <w:pStyle w:val="EndNoteBibliography"/>
        <w:spacing w:after="0"/>
        <w:ind w:left="720" w:hanging="720"/>
      </w:pPr>
      <w:bookmarkStart w:id="27" w:name="_ENREF_27"/>
      <w:r w:rsidRPr="00917CCE">
        <w:t>Gantz, M. (2007). The life time distribution of the incremental societal costs of autism.</w:t>
      </w:r>
      <w:r w:rsidRPr="00917CCE">
        <w:rPr>
          <w:i/>
        </w:rPr>
        <w:t xml:space="preserve"> Archives of Pediatrics and Adolescent Medicine, 161</w:t>
      </w:r>
      <w:r w:rsidRPr="00917CCE">
        <w:t xml:space="preserve">, 343-349. </w:t>
      </w:r>
      <w:bookmarkEnd w:id="27"/>
    </w:p>
    <w:p w14:paraId="76E8B6DE" w14:textId="77777777" w:rsidR="00917CCE" w:rsidRPr="00917CCE" w:rsidRDefault="00917CCE" w:rsidP="00917CCE">
      <w:pPr>
        <w:pStyle w:val="EndNoteBibliography"/>
        <w:spacing w:after="0"/>
        <w:ind w:left="720" w:hanging="720"/>
      </w:pPr>
      <w:bookmarkStart w:id="28" w:name="_ENREF_28"/>
      <w:r w:rsidRPr="00917CCE">
        <w:t xml:space="preserve">Geissler, J., Jans, T., Banaschewski, T., Becker, K., Renner, T., Brandeis, D., . . . Romanos, M. (2018). Individualised short-term therapy for adolescents impaired by attention-deficit/hyperactivity disorder despite previous routine care treatment (ESCAadol)-Study protocol of a randomised controlled trial within the consortium ESCAlife. </w:t>
      </w:r>
      <w:r w:rsidRPr="00917CCE">
        <w:rPr>
          <w:i/>
        </w:rPr>
        <w:t>Trials, 19</w:t>
      </w:r>
      <w:r w:rsidRPr="00917CCE">
        <w:t>(1), 254. doi:10.1186/s13063-018-2635-2</w:t>
      </w:r>
      <w:bookmarkEnd w:id="28"/>
    </w:p>
    <w:p w14:paraId="7C88D2E4" w14:textId="77777777" w:rsidR="00917CCE" w:rsidRPr="00917CCE" w:rsidRDefault="00917CCE" w:rsidP="00917CCE">
      <w:pPr>
        <w:pStyle w:val="EndNoteBibliography"/>
        <w:spacing w:after="0"/>
        <w:ind w:left="720" w:hanging="720"/>
      </w:pPr>
      <w:bookmarkStart w:id="29" w:name="_ENREF_29"/>
      <w:r w:rsidRPr="00917CCE">
        <w:t xml:space="preserve">Ginsberg, Y., Langstrom, N., Larsson, H., &amp; Lindefors, N. (2015). Long-Term Treatment Outcome in Adult Male Prisoners With Attention-Deficit/Hyperactivity Disorder: Three-Year Naturalistic Follow-Up of a 52-Week Methylphenidate Trial. </w:t>
      </w:r>
      <w:r w:rsidRPr="00917CCE">
        <w:rPr>
          <w:i/>
        </w:rPr>
        <w:t>J Clin Psychopharmacol, 35</w:t>
      </w:r>
      <w:r w:rsidRPr="00917CCE">
        <w:t>(5), 535-543. doi:10.1097/JCP.0000000000000395</w:t>
      </w:r>
      <w:bookmarkEnd w:id="29"/>
    </w:p>
    <w:p w14:paraId="710A081B" w14:textId="77777777" w:rsidR="00917CCE" w:rsidRPr="00917CCE" w:rsidRDefault="00917CCE" w:rsidP="00917CCE">
      <w:pPr>
        <w:pStyle w:val="EndNoteBibliography"/>
        <w:spacing w:after="0"/>
        <w:ind w:left="720" w:hanging="720"/>
      </w:pPr>
      <w:bookmarkStart w:id="30" w:name="_ENREF_30"/>
      <w:r w:rsidRPr="00917CCE">
        <w:t xml:space="preserve">Gordon, C. T., &amp; Fabiano, G. A. (2019). The Transition of Youth with ADHD into the Workforce: Review and Future Directions. </w:t>
      </w:r>
      <w:r w:rsidRPr="00917CCE">
        <w:rPr>
          <w:i/>
        </w:rPr>
        <w:t>Clinical child and family psychology review</w:t>
      </w:r>
      <w:r w:rsidRPr="00917CCE">
        <w:t xml:space="preserve">, 1-32. </w:t>
      </w:r>
      <w:bookmarkEnd w:id="30"/>
    </w:p>
    <w:p w14:paraId="084E3274" w14:textId="77777777" w:rsidR="00917CCE" w:rsidRPr="00917CCE" w:rsidRDefault="00917CCE" w:rsidP="00917CCE">
      <w:pPr>
        <w:pStyle w:val="EndNoteBibliography"/>
        <w:spacing w:after="0"/>
        <w:ind w:left="720" w:hanging="720"/>
      </w:pPr>
      <w:bookmarkStart w:id="31" w:name="_ENREF_31"/>
      <w:r w:rsidRPr="00917CCE">
        <w:lastRenderedPageBreak/>
        <w:t xml:space="preserve">Gordon, M. K., Baum, R. A., Gardner, W., Kelleher, K. J., Langberg, J. M., Brinkman, W. B., &amp; Epstein, J. N. (2016). Comparison of Performance on ADHD Quality of Care Indicators: Practitioner Self-Report Versus Chart Review. </w:t>
      </w:r>
      <w:r w:rsidRPr="00917CCE">
        <w:rPr>
          <w:i/>
        </w:rPr>
        <w:t>J Atten Disord</w:t>
      </w:r>
      <w:r w:rsidRPr="00917CCE">
        <w:t>. doi:10.1177/1087054715624227</w:t>
      </w:r>
      <w:bookmarkEnd w:id="31"/>
    </w:p>
    <w:p w14:paraId="783A9354" w14:textId="77777777" w:rsidR="00917CCE" w:rsidRPr="00917CCE" w:rsidRDefault="00917CCE" w:rsidP="00917CCE">
      <w:pPr>
        <w:pStyle w:val="EndNoteBibliography"/>
        <w:spacing w:after="0"/>
        <w:ind w:left="720" w:hanging="720"/>
      </w:pPr>
      <w:bookmarkStart w:id="32" w:name="_ENREF_32"/>
      <w:r w:rsidRPr="00917CCE">
        <w:t xml:space="preserve">Healey, A., Knapp, M., &amp; Farrington, D. (2004). Adult labour market implications of antisocial behaviour in childhood and adolescence: Findings from a UK longitudinal study. </w:t>
      </w:r>
      <w:r w:rsidRPr="00917CCE">
        <w:rPr>
          <w:i/>
        </w:rPr>
        <w:t>Applied Economics, 36</w:t>
      </w:r>
      <w:r w:rsidRPr="00917CCE">
        <w:t xml:space="preserve">, 93-105. </w:t>
      </w:r>
      <w:bookmarkEnd w:id="32"/>
    </w:p>
    <w:p w14:paraId="4DABB229" w14:textId="77777777" w:rsidR="00917CCE" w:rsidRPr="00917CCE" w:rsidRDefault="00917CCE" w:rsidP="00917CCE">
      <w:pPr>
        <w:pStyle w:val="EndNoteBibliography"/>
        <w:spacing w:after="0"/>
        <w:ind w:left="720" w:hanging="720"/>
      </w:pPr>
      <w:bookmarkStart w:id="33" w:name="_ENREF_33"/>
      <w:r w:rsidRPr="00917CCE">
        <w:t xml:space="preserve">Henggeler, S. W., Schoenwald, S. K., Borduin, C. M., Rowland, M. D., &amp; Cunningham, P. B. (2009). </w:t>
      </w:r>
      <w:r w:rsidRPr="00917CCE">
        <w:rPr>
          <w:i/>
        </w:rPr>
        <w:t>Multisystemic Therapy for Antisocial Behavior in Children and Adolescencts</w:t>
      </w:r>
      <w:r w:rsidRPr="00917CCE">
        <w:t xml:space="preserve"> (2 ed.). New York: The Guilford Press.</w:t>
      </w:r>
      <w:bookmarkEnd w:id="33"/>
    </w:p>
    <w:p w14:paraId="491E4EA8" w14:textId="77777777" w:rsidR="00917CCE" w:rsidRPr="00917CCE" w:rsidRDefault="00917CCE" w:rsidP="00917CCE">
      <w:pPr>
        <w:pStyle w:val="EndNoteBibliography"/>
        <w:spacing w:after="0"/>
        <w:ind w:left="720" w:hanging="720"/>
      </w:pPr>
      <w:bookmarkStart w:id="34" w:name="_ENREF_34"/>
      <w:r w:rsidRPr="00917CCE">
        <w:t xml:space="preserve">Kessler, R. C., Berglund, P., Demler, O., Jin, R., Merikangas, K. R., &amp; Walters, E. E. (2005). Lifetime prevalence and age-of-onset distributions of DSM-IV disorders in the National Comorbidity Survey Replication. </w:t>
      </w:r>
      <w:r w:rsidRPr="00917CCE">
        <w:rPr>
          <w:i/>
        </w:rPr>
        <w:t>Arch Gen Psychiatry, 62</w:t>
      </w:r>
      <w:r w:rsidRPr="00917CCE">
        <w:t>(6), 593-602. doi:10.1001/archpsyc.62.6.593</w:t>
      </w:r>
      <w:bookmarkEnd w:id="34"/>
    </w:p>
    <w:p w14:paraId="372B60C7" w14:textId="77777777" w:rsidR="00917CCE" w:rsidRPr="00917CCE" w:rsidRDefault="00917CCE" w:rsidP="00917CCE">
      <w:pPr>
        <w:pStyle w:val="EndNoteBibliography"/>
        <w:spacing w:after="0"/>
        <w:ind w:left="720" w:hanging="720"/>
      </w:pPr>
      <w:bookmarkStart w:id="35" w:name="_ENREF_35"/>
      <w:r w:rsidRPr="00917CCE">
        <w:t xml:space="preserve">Kilian, R., Losert, C., McDaid, D., Park, A.-L., &amp; Knapp, M. (2010). Cost-effectiveness analysis and child and adolescent mental health problems. </w:t>
      </w:r>
      <w:r w:rsidRPr="00917CCE">
        <w:rPr>
          <w:i/>
        </w:rPr>
        <w:t>International Journal of Mental Health Promotion, 12</w:t>
      </w:r>
      <w:r w:rsidRPr="00917CCE">
        <w:t xml:space="preserve">, 45-57. </w:t>
      </w:r>
      <w:bookmarkEnd w:id="35"/>
    </w:p>
    <w:p w14:paraId="75274D1C" w14:textId="77777777" w:rsidR="00917CCE" w:rsidRPr="00917CCE" w:rsidRDefault="00917CCE" w:rsidP="00917CCE">
      <w:pPr>
        <w:pStyle w:val="EndNoteBibliography"/>
        <w:spacing w:after="0"/>
        <w:ind w:left="720" w:hanging="720"/>
      </w:pPr>
      <w:bookmarkStart w:id="36" w:name="_ENREF_36"/>
      <w:r w:rsidRPr="00917CCE">
        <w:t xml:space="preserve">King, S., Griffin, S., Hodges, Z., Weatherly, H., Asseburg, C., Richardson, G., . . . Riemsma, R. (2006). A systematic review and economic model of the effectiveness and cost-effectiveness of methylphenidate, dexamfetamine and atomoxetine for the treatment of attention deficit hyperactivity disorder in children and adolescents. </w:t>
      </w:r>
      <w:r w:rsidRPr="00917CCE">
        <w:rPr>
          <w:i/>
        </w:rPr>
        <w:t>Health Technology Assessment (Winchester, England), 10</w:t>
      </w:r>
      <w:r w:rsidRPr="00917CCE">
        <w:t xml:space="preserve">(23), iii-iv, xiii-146. </w:t>
      </w:r>
      <w:bookmarkEnd w:id="36"/>
    </w:p>
    <w:p w14:paraId="6EA648A0" w14:textId="77777777" w:rsidR="00917CCE" w:rsidRPr="00917CCE" w:rsidRDefault="00917CCE" w:rsidP="00917CCE">
      <w:pPr>
        <w:pStyle w:val="EndNoteBibliography"/>
        <w:spacing w:after="0"/>
        <w:ind w:left="720" w:hanging="720"/>
      </w:pPr>
      <w:bookmarkStart w:id="37" w:name="_ENREF_37"/>
      <w:r w:rsidRPr="00917CCE">
        <w:t xml:space="preserve">Knapp, M., King, D., Healey, A., &amp; Thomas, C. (2011). Economic outcomes in adulthood and their associations with antisocial conduct, attention deficit and anxiety problems in childhood. </w:t>
      </w:r>
      <w:r w:rsidRPr="00917CCE">
        <w:rPr>
          <w:i/>
        </w:rPr>
        <w:t>J Ment Health Policy Econ, 14</w:t>
      </w:r>
      <w:r w:rsidRPr="00917CCE">
        <w:t xml:space="preserve">(3), 137-147. </w:t>
      </w:r>
      <w:bookmarkEnd w:id="37"/>
    </w:p>
    <w:p w14:paraId="7E7180C2" w14:textId="77777777" w:rsidR="00917CCE" w:rsidRPr="00917CCE" w:rsidRDefault="00917CCE" w:rsidP="00917CCE">
      <w:pPr>
        <w:pStyle w:val="EndNoteBibliography"/>
        <w:spacing w:after="0"/>
        <w:ind w:left="720" w:hanging="720"/>
      </w:pPr>
      <w:bookmarkStart w:id="38" w:name="_ENREF_38"/>
      <w:r w:rsidRPr="00917CCE">
        <w:t xml:space="preserve">Knapp, M., Romeo, R., &amp; Beecham, J. (2009). Economic cost of autism in the UK. </w:t>
      </w:r>
      <w:r w:rsidRPr="00917CCE">
        <w:rPr>
          <w:i/>
        </w:rPr>
        <w:t>Autism, 13</w:t>
      </w:r>
      <w:r w:rsidRPr="00917CCE">
        <w:t>(3), 317-336. doi:10.1177/1362361309104246</w:t>
      </w:r>
      <w:bookmarkEnd w:id="38"/>
    </w:p>
    <w:p w14:paraId="13F26C0A" w14:textId="77777777" w:rsidR="00917CCE" w:rsidRPr="00917CCE" w:rsidRDefault="00917CCE" w:rsidP="00917CCE">
      <w:pPr>
        <w:pStyle w:val="EndNoteBibliography"/>
        <w:spacing w:after="0"/>
        <w:ind w:left="720" w:hanging="720"/>
      </w:pPr>
      <w:bookmarkStart w:id="39" w:name="_ENREF_39"/>
      <w:r w:rsidRPr="00917CCE">
        <w:t xml:space="preserve">Kovshoff, H., Vrijens, M., Thompson, M., Yardley, L., Hodgkins, P., Sonuga-Barke, E. J., &amp; Danckaerts, M. (2013). What influences clinicians' decisions about ADHD medication? Initial data from the Influences on Prescribing for ADHD Questionnaire (IPAQ). </w:t>
      </w:r>
      <w:r w:rsidRPr="00917CCE">
        <w:rPr>
          <w:i/>
        </w:rPr>
        <w:t>Eur Child Adolesc Psychiatry, 22</w:t>
      </w:r>
      <w:r w:rsidRPr="00917CCE">
        <w:t>(9), 533-542. doi:10.1007/s00787-013-0393-y</w:t>
      </w:r>
      <w:bookmarkEnd w:id="39"/>
    </w:p>
    <w:p w14:paraId="29629686" w14:textId="77777777" w:rsidR="00917CCE" w:rsidRPr="00917CCE" w:rsidRDefault="00917CCE" w:rsidP="00917CCE">
      <w:pPr>
        <w:pStyle w:val="EndNoteBibliography"/>
        <w:spacing w:after="0"/>
        <w:ind w:left="720" w:hanging="720"/>
      </w:pPr>
      <w:bookmarkStart w:id="40" w:name="_ENREF_40"/>
      <w:r w:rsidRPr="00917CCE">
        <w:t xml:space="preserve">Kovshoff, H., Williams, S., Vrijens, M., Danckaerts, M., Thompson, M., Yardley, L., . . . Sonuga-Barke, E. J. (2012). The decisions regarding ADHD management (DRAMa) study: uncertainties and complexities in assessment, diagnosis and treatment, from the clinician's point of view. </w:t>
      </w:r>
      <w:r w:rsidRPr="00917CCE">
        <w:rPr>
          <w:i/>
        </w:rPr>
        <w:t>Eur Child Adolesc Psychiatry, 21</w:t>
      </w:r>
      <w:r w:rsidRPr="00917CCE">
        <w:t>(2), 87-99. doi:10.1007/s00787-011-0235-8</w:t>
      </w:r>
      <w:bookmarkEnd w:id="40"/>
    </w:p>
    <w:p w14:paraId="3CDA1551" w14:textId="77777777" w:rsidR="00917CCE" w:rsidRPr="00917CCE" w:rsidRDefault="00917CCE" w:rsidP="00917CCE">
      <w:pPr>
        <w:pStyle w:val="EndNoteBibliography"/>
        <w:spacing w:after="0"/>
        <w:ind w:left="720" w:hanging="720"/>
      </w:pPr>
      <w:bookmarkStart w:id="41" w:name="_ENREF_41"/>
      <w:r w:rsidRPr="00917CCE">
        <w:t xml:space="preserve">Lawrence, D., Hafekost, J., Johnson, S. E., Saw, S., Buckingham, W. J., Sawyer, M. G., . . . Zubrick, S. R. (2016). Key findings from the second Australian Child and Adolescent Survey of Mental Health and Wellbeing. </w:t>
      </w:r>
      <w:r w:rsidRPr="00917CCE">
        <w:rPr>
          <w:i/>
        </w:rPr>
        <w:t>Aust N Z J Psychiatry, 50</w:t>
      </w:r>
      <w:r w:rsidRPr="00917CCE">
        <w:t>(9), 876-886. doi:10.1177/0004867415617836</w:t>
      </w:r>
      <w:bookmarkEnd w:id="41"/>
    </w:p>
    <w:p w14:paraId="0424B65E" w14:textId="77777777" w:rsidR="00917CCE" w:rsidRPr="00917CCE" w:rsidRDefault="00917CCE" w:rsidP="00917CCE">
      <w:pPr>
        <w:pStyle w:val="EndNoteBibliography"/>
        <w:spacing w:after="0"/>
        <w:ind w:left="720" w:hanging="720"/>
      </w:pPr>
      <w:bookmarkStart w:id="42" w:name="_ENREF_42"/>
      <w:r w:rsidRPr="00917CCE">
        <w:t xml:space="preserve">Le, H. H., Hodgkins, P., Postma, M. J., Kahle, J., Sikirica, V., Setyawan, J., . . . Doshi, J. A. (2014). Economic impact of childhood/adolescent ADHD in a European setting: the Netherlands as a reference case. </w:t>
      </w:r>
      <w:r w:rsidRPr="00917CCE">
        <w:rPr>
          <w:i/>
        </w:rPr>
        <w:t>European Child &amp; Adolescent Psychiatry, 23</w:t>
      </w:r>
      <w:r w:rsidRPr="00917CCE">
        <w:t xml:space="preserve">(7), 587-598. </w:t>
      </w:r>
      <w:bookmarkEnd w:id="42"/>
    </w:p>
    <w:p w14:paraId="12673F01" w14:textId="77777777" w:rsidR="00917CCE" w:rsidRPr="00917CCE" w:rsidRDefault="00917CCE" w:rsidP="00917CCE">
      <w:pPr>
        <w:pStyle w:val="EndNoteBibliography"/>
        <w:spacing w:after="0"/>
        <w:ind w:left="720" w:hanging="720"/>
      </w:pPr>
      <w:bookmarkStart w:id="43" w:name="_ENREF_43"/>
      <w:r w:rsidRPr="00917CCE">
        <w:t xml:space="preserve">Leibson, C. L., Katusic, S. K., Barbaresi, W. J., Ransom, J., &amp; O'Brien, P. C. (2001). Use and costs of medical care for children and adolescents with and without attention-deficit/hyperactivity disorder. </w:t>
      </w:r>
      <w:r w:rsidRPr="00917CCE">
        <w:rPr>
          <w:i/>
        </w:rPr>
        <w:t>JAMA, 285</w:t>
      </w:r>
      <w:r w:rsidRPr="00917CCE">
        <w:t xml:space="preserve">(1), 60-66. </w:t>
      </w:r>
      <w:bookmarkEnd w:id="43"/>
    </w:p>
    <w:p w14:paraId="08478BC0" w14:textId="77777777" w:rsidR="00917CCE" w:rsidRPr="00917CCE" w:rsidRDefault="00917CCE" w:rsidP="00917CCE">
      <w:pPr>
        <w:pStyle w:val="EndNoteBibliography"/>
        <w:spacing w:after="0"/>
        <w:ind w:left="720" w:hanging="720"/>
      </w:pPr>
      <w:bookmarkStart w:id="44" w:name="_ENREF_44"/>
      <w:r w:rsidRPr="00917CCE">
        <w:t xml:space="preserve">Libutzki, B., Ludwig, S., May, M., Jacobsen, R. H., Reif, A., &amp; Hartman, C. A. (2019). Direct medical costs of ADHD and its comorbid conditions on basis of a claims data analysis. </w:t>
      </w:r>
      <w:r w:rsidRPr="00917CCE">
        <w:rPr>
          <w:i/>
        </w:rPr>
        <w:t>European Psychiatry, 58</w:t>
      </w:r>
      <w:r w:rsidRPr="00917CCE">
        <w:t xml:space="preserve">, 38-44. </w:t>
      </w:r>
      <w:bookmarkEnd w:id="44"/>
    </w:p>
    <w:p w14:paraId="2857B5B3" w14:textId="77777777" w:rsidR="00917CCE" w:rsidRPr="00917CCE" w:rsidRDefault="00917CCE" w:rsidP="00917CCE">
      <w:pPr>
        <w:pStyle w:val="EndNoteBibliography"/>
        <w:spacing w:after="0"/>
        <w:ind w:left="720" w:hanging="720"/>
      </w:pPr>
      <w:bookmarkStart w:id="45" w:name="_ENREF_45"/>
      <w:r w:rsidRPr="00917CCE">
        <w:t xml:space="preserve">Lichtenstein, P., Halldner, L., Zetterqvist, J., Sjolander, A., Serlachius, E., Fazel, S., . . . Larsson, H. (2012). Medication for attention deficit-hyperactivity disorder and criminality. </w:t>
      </w:r>
      <w:r w:rsidRPr="00917CCE">
        <w:rPr>
          <w:i/>
        </w:rPr>
        <w:t>N Engl J Med, 367</w:t>
      </w:r>
      <w:r w:rsidRPr="00917CCE">
        <w:t>(21), 2006-2014. doi:10.1056/NEJMoa1203241</w:t>
      </w:r>
      <w:bookmarkEnd w:id="45"/>
    </w:p>
    <w:p w14:paraId="62071B70" w14:textId="77777777" w:rsidR="00917CCE" w:rsidRPr="00917CCE" w:rsidRDefault="00917CCE" w:rsidP="00917CCE">
      <w:pPr>
        <w:pStyle w:val="EndNoteBibliography"/>
        <w:spacing w:after="0"/>
        <w:ind w:left="720" w:hanging="720"/>
      </w:pPr>
      <w:bookmarkStart w:id="46" w:name="_ENREF_46"/>
      <w:r w:rsidRPr="00917CCE">
        <w:lastRenderedPageBreak/>
        <w:t xml:space="preserve">Man, K. K., Chan, E. W., Coghill, D., Douglas, I., Ip, P., Leung, L. P., . . . Wong, I. C. (2015). Methylphenidate and the risk of trauma. </w:t>
      </w:r>
      <w:r w:rsidRPr="00917CCE">
        <w:rPr>
          <w:i/>
        </w:rPr>
        <w:t>Pediatrics, 135</w:t>
      </w:r>
      <w:r w:rsidRPr="00917CCE">
        <w:t>(1), 40-48. doi:10.1542/peds.2014-1738</w:t>
      </w:r>
      <w:bookmarkEnd w:id="46"/>
    </w:p>
    <w:p w14:paraId="1C69C82B" w14:textId="77777777" w:rsidR="00917CCE" w:rsidRPr="00917CCE" w:rsidRDefault="00917CCE" w:rsidP="00917CCE">
      <w:pPr>
        <w:pStyle w:val="EndNoteBibliography"/>
        <w:spacing w:after="0"/>
        <w:ind w:left="720" w:hanging="720"/>
      </w:pPr>
      <w:bookmarkStart w:id="47" w:name="_ENREF_47"/>
      <w:r w:rsidRPr="00917CCE">
        <w:t xml:space="preserve">Mihalopoulos, C., Vos, T., Pirkis, J., &amp; Carter, R. (2012). The population cost-effectiveness of interventions designed to prevent childhood depression. </w:t>
      </w:r>
      <w:r w:rsidRPr="00917CCE">
        <w:rPr>
          <w:i/>
        </w:rPr>
        <w:t>Pediatrics, 129</w:t>
      </w:r>
      <w:r w:rsidRPr="00917CCE">
        <w:t>(3), e723-730. doi:10.1542/peds.2011-1823</w:t>
      </w:r>
      <w:bookmarkEnd w:id="47"/>
    </w:p>
    <w:p w14:paraId="76F2B7DD" w14:textId="77777777" w:rsidR="00917CCE" w:rsidRPr="00917CCE" w:rsidRDefault="00917CCE" w:rsidP="00917CCE">
      <w:pPr>
        <w:pStyle w:val="EndNoteBibliography"/>
        <w:spacing w:after="0"/>
        <w:ind w:left="720" w:hanging="720"/>
      </w:pPr>
      <w:bookmarkStart w:id="48" w:name="_ENREF_48"/>
      <w:r w:rsidRPr="00917CCE">
        <w:t xml:space="preserve">Molina, B. S., Howard, A. L., Swanson, J. M., Stehli, A., Mitchell, J. T., Kennedy, T. M., . . . Vitiello, B. (2018). Substance use through adolescence into early adulthood after childhood‐diagnosed ADHD: findings from the MTA longitudinal study. </w:t>
      </w:r>
      <w:r w:rsidRPr="00917CCE">
        <w:rPr>
          <w:i/>
        </w:rPr>
        <w:t>Journal of Child Psychology and Psychiatry, 59</w:t>
      </w:r>
      <w:r w:rsidRPr="00917CCE">
        <w:t xml:space="preserve">(6), 692-702. </w:t>
      </w:r>
      <w:bookmarkEnd w:id="48"/>
    </w:p>
    <w:p w14:paraId="05B7B6A2" w14:textId="77777777" w:rsidR="00917CCE" w:rsidRPr="00917CCE" w:rsidRDefault="00917CCE" w:rsidP="00917CCE">
      <w:pPr>
        <w:pStyle w:val="EndNoteBibliography"/>
        <w:spacing w:after="0"/>
        <w:ind w:left="720" w:hanging="720"/>
      </w:pPr>
      <w:bookmarkStart w:id="49" w:name="_ENREF_49"/>
      <w:r w:rsidRPr="00917CCE">
        <w:t xml:space="preserve">Mulraney, M., Hiscock, H., Sciberras, E., Coghill, D., &amp; Sawyer, M. (2019). Mental health difficulties across childhood and mental health service use: findings from a longitudinal population-based study. </w:t>
      </w:r>
      <w:r w:rsidRPr="00917CCE">
        <w:rPr>
          <w:i/>
        </w:rPr>
        <w:t>Br J Psychiatry</w:t>
      </w:r>
      <w:r w:rsidRPr="00917CCE">
        <w:t>, 1-6. doi:10.1192/bjp.2019.32</w:t>
      </w:r>
      <w:bookmarkEnd w:id="49"/>
    </w:p>
    <w:p w14:paraId="37526E7A" w14:textId="77777777" w:rsidR="00917CCE" w:rsidRPr="00917CCE" w:rsidRDefault="00917CCE" w:rsidP="00917CCE">
      <w:pPr>
        <w:pStyle w:val="EndNoteBibliography"/>
        <w:spacing w:after="0"/>
        <w:ind w:left="720" w:hanging="720"/>
      </w:pPr>
      <w:bookmarkStart w:id="50" w:name="_ENREF_50"/>
      <w:r w:rsidRPr="00917CCE">
        <w:t xml:space="preserve">National Health &amp; Medical Research Council. (2012). </w:t>
      </w:r>
      <w:r w:rsidRPr="00917CCE">
        <w:rPr>
          <w:i/>
        </w:rPr>
        <w:t>Clinical practice points on the diagnosis, assessment and management of attention deficit hyperactivity disorder in children and adolescents</w:t>
      </w:r>
      <w:r w:rsidRPr="00917CCE">
        <w:t>: Australian Government, National Health and Medical Research Council.</w:t>
      </w:r>
      <w:bookmarkEnd w:id="50"/>
    </w:p>
    <w:p w14:paraId="7A266E3E" w14:textId="77777777" w:rsidR="00917CCE" w:rsidRPr="00917CCE" w:rsidRDefault="00917CCE" w:rsidP="00917CCE">
      <w:pPr>
        <w:pStyle w:val="EndNoteBibliography"/>
        <w:spacing w:after="0"/>
        <w:ind w:left="720" w:hanging="720"/>
      </w:pPr>
      <w:bookmarkStart w:id="51" w:name="_ENREF_51"/>
      <w:r w:rsidRPr="00917CCE">
        <w:t>National Institute for Health &amp; Clinical Excellence. (2018a). Attention deficit hyperactivity disorder (update) Evidence review(s) for efficacy of non-pharmacological treatment and the impact of adverse events associated with non-pharmacological treatments of ADHD. In. London: NICE.</w:t>
      </w:r>
      <w:bookmarkEnd w:id="51"/>
    </w:p>
    <w:p w14:paraId="739D51FE" w14:textId="77777777" w:rsidR="00917CCE" w:rsidRPr="00917CCE" w:rsidRDefault="00917CCE" w:rsidP="00917CCE">
      <w:pPr>
        <w:pStyle w:val="EndNoteBibliography"/>
        <w:spacing w:after="0"/>
        <w:ind w:left="720" w:hanging="720"/>
      </w:pPr>
      <w:bookmarkStart w:id="52" w:name="_ENREF_52"/>
      <w:r w:rsidRPr="00917CCE">
        <w:t>National Institute for Health &amp; Clinical Excellence. (2018b). Attention deficit hyperactivity disorder: diagnosis and management NICE guideline. In. London: NICE.</w:t>
      </w:r>
      <w:bookmarkEnd w:id="52"/>
    </w:p>
    <w:p w14:paraId="4A917CAA" w14:textId="77777777" w:rsidR="00917CCE" w:rsidRPr="00917CCE" w:rsidRDefault="00917CCE" w:rsidP="00917CCE">
      <w:pPr>
        <w:pStyle w:val="EndNoteBibliography"/>
        <w:spacing w:after="0"/>
        <w:ind w:left="720" w:hanging="720"/>
      </w:pPr>
      <w:bookmarkStart w:id="53" w:name="_ENREF_53"/>
      <w:r w:rsidRPr="00917CCE">
        <w:t xml:space="preserve">Raman, S. R., Man, K. K. C., Bahmanyar, S., Berard, A., Bilder, S., Boukhris, T., . . . Wong, I. C. K. (2018). Trends in attention-deficit hyperactivity disorder medication use: a retrospective observational study using population-based databases. </w:t>
      </w:r>
      <w:r w:rsidRPr="00917CCE">
        <w:rPr>
          <w:i/>
        </w:rPr>
        <w:t>Lancet Psychiatry, 5</w:t>
      </w:r>
      <w:r w:rsidRPr="00917CCE">
        <w:t>(10), 824-835. doi:10.1016/S2215-0366(18)30293-1</w:t>
      </w:r>
      <w:bookmarkEnd w:id="53"/>
    </w:p>
    <w:p w14:paraId="5571191E" w14:textId="77777777" w:rsidR="00917CCE" w:rsidRPr="00917CCE" w:rsidRDefault="00917CCE" w:rsidP="00917CCE">
      <w:pPr>
        <w:pStyle w:val="EndNoteBibliography"/>
        <w:spacing w:after="0"/>
        <w:ind w:left="720" w:hanging="720"/>
      </w:pPr>
      <w:bookmarkStart w:id="54" w:name="_ENREF_54"/>
      <w:r w:rsidRPr="00917CCE">
        <w:t xml:space="preserve">Rehberg, W., Furstenau, U., &amp; Rhiner, B. (2011). [Multisystemic Therapy (MST) for youths with severe conduct disorders - economic evaluation of the implementation in a German-speaking environment]. </w:t>
      </w:r>
      <w:r w:rsidRPr="00917CCE">
        <w:rPr>
          <w:i/>
        </w:rPr>
        <w:t>Z Kinder Jugendpsychiatr Psychother, 39</w:t>
      </w:r>
      <w:r w:rsidRPr="00917CCE">
        <w:t>(1), 41-45. doi:10.1024/1422-4917/a000082</w:t>
      </w:r>
      <w:bookmarkEnd w:id="54"/>
    </w:p>
    <w:p w14:paraId="23EA02EB" w14:textId="77777777" w:rsidR="00917CCE" w:rsidRPr="00917CCE" w:rsidRDefault="00917CCE" w:rsidP="00917CCE">
      <w:pPr>
        <w:pStyle w:val="EndNoteBibliography"/>
        <w:spacing w:after="0"/>
        <w:ind w:left="720" w:hanging="720"/>
      </w:pPr>
      <w:bookmarkStart w:id="55" w:name="_ENREF_55"/>
      <w:r w:rsidRPr="00917CCE">
        <w:t xml:space="preserve">Romeo, R., Byford, S., &amp; Knapp, M. (2005). Annotation: Economic evaluations of child and adolescent mental health interventions: a systematic review. </w:t>
      </w:r>
      <w:r w:rsidRPr="00917CCE">
        <w:rPr>
          <w:i/>
        </w:rPr>
        <w:t>J Child Psychol Psychiatry, 46</w:t>
      </w:r>
      <w:r w:rsidRPr="00917CCE">
        <w:t>(9), 919-930. doi:10.1111/j.1469-7610.2005.00407.x</w:t>
      </w:r>
      <w:bookmarkEnd w:id="55"/>
    </w:p>
    <w:p w14:paraId="2A379C61" w14:textId="77777777" w:rsidR="00917CCE" w:rsidRPr="00917CCE" w:rsidRDefault="00917CCE" w:rsidP="00917CCE">
      <w:pPr>
        <w:pStyle w:val="EndNoteBibliography"/>
        <w:spacing w:after="0"/>
        <w:ind w:left="720" w:hanging="720"/>
      </w:pPr>
      <w:bookmarkStart w:id="56" w:name="_ENREF_56"/>
      <w:r w:rsidRPr="00917CCE">
        <w:t xml:space="preserve">Romeo, R., Knapp, M., &amp; Scott, S. (2006). Economic cost of severe antisocial behaviour in children--and who pays it. </w:t>
      </w:r>
      <w:r w:rsidRPr="00917CCE">
        <w:rPr>
          <w:i/>
        </w:rPr>
        <w:t>Br J Psychiatry, 188</w:t>
      </w:r>
      <w:r w:rsidRPr="00917CCE">
        <w:t>, 547-553. doi:10.1192/bjp.bp.104.007625</w:t>
      </w:r>
      <w:bookmarkEnd w:id="56"/>
    </w:p>
    <w:p w14:paraId="70260710" w14:textId="77777777" w:rsidR="00917CCE" w:rsidRPr="00917CCE" w:rsidRDefault="00917CCE" w:rsidP="00917CCE">
      <w:pPr>
        <w:pStyle w:val="EndNoteBibliography"/>
        <w:spacing w:after="0"/>
        <w:ind w:left="720" w:hanging="720"/>
      </w:pPr>
      <w:bookmarkStart w:id="57" w:name="_ENREF_57"/>
      <w:r w:rsidRPr="00917CCE">
        <w:t xml:space="preserve">Sayal, K., Prasad, V., Daley, D., Ford, T., &amp; Coghill, D. (2018). ADHD in children and young people: prevalence, care pathways, and service provision. </w:t>
      </w:r>
      <w:r w:rsidRPr="00917CCE">
        <w:rPr>
          <w:i/>
        </w:rPr>
        <w:t>Lancet Psychiatry, 5</w:t>
      </w:r>
      <w:r w:rsidRPr="00917CCE">
        <w:t>(2), 175-186. doi:10.1016/S2215-0366(17)30167-0</w:t>
      </w:r>
      <w:bookmarkEnd w:id="57"/>
    </w:p>
    <w:p w14:paraId="6534558A" w14:textId="77777777" w:rsidR="00917CCE" w:rsidRPr="00917CCE" w:rsidRDefault="00917CCE" w:rsidP="00917CCE">
      <w:pPr>
        <w:pStyle w:val="EndNoteBibliography"/>
        <w:spacing w:after="0"/>
        <w:ind w:left="720" w:hanging="720"/>
      </w:pPr>
      <w:bookmarkStart w:id="58" w:name="_ENREF_58"/>
      <w:r w:rsidRPr="00917CCE">
        <w:t xml:space="preserve">Sciberras, E., Lucas, N., Efron, D., Gold, L., Hiscock, H., &amp; Nicholson, J. M. (2017). Health Care Costs Associated With Parent-Reported ADHD: A Longitudinal Australian Population–Based Study. </w:t>
      </w:r>
      <w:r w:rsidRPr="00917CCE">
        <w:rPr>
          <w:i/>
        </w:rPr>
        <w:t>Journal of attention disorders, 21</w:t>
      </w:r>
      <w:r w:rsidRPr="00917CCE">
        <w:t xml:space="preserve">(13), 1063-1072. </w:t>
      </w:r>
      <w:bookmarkEnd w:id="58"/>
    </w:p>
    <w:p w14:paraId="75FF7615" w14:textId="77777777" w:rsidR="00917CCE" w:rsidRPr="00917CCE" w:rsidRDefault="00917CCE" w:rsidP="00917CCE">
      <w:pPr>
        <w:pStyle w:val="EndNoteBibliography"/>
        <w:spacing w:after="0"/>
        <w:ind w:left="720" w:hanging="720"/>
      </w:pPr>
      <w:bookmarkStart w:id="59" w:name="_ENREF_59"/>
      <w:r w:rsidRPr="00917CCE">
        <w:t xml:space="preserve">Scotland, N. Q. I. (2008). </w:t>
      </w:r>
      <w:r w:rsidRPr="00917CCE">
        <w:rPr>
          <w:i/>
        </w:rPr>
        <w:t>ADHD Services Over Scotland: Report of the implementation review exercise April 2008</w:t>
      </w:r>
      <w:r w:rsidRPr="00917CCE">
        <w:t xml:space="preserve">. Retrieved from Edinburgh: </w:t>
      </w:r>
      <w:bookmarkEnd w:id="59"/>
    </w:p>
    <w:p w14:paraId="25968206" w14:textId="77777777" w:rsidR="00917CCE" w:rsidRPr="00917CCE" w:rsidRDefault="00917CCE" w:rsidP="00917CCE">
      <w:pPr>
        <w:pStyle w:val="EndNoteBibliography"/>
        <w:spacing w:after="0"/>
        <w:ind w:left="720" w:hanging="720"/>
      </w:pPr>
      <w:bookmarkStart w:id="60" w:name="_ENREF_60"/>
      <w:r w:rsidRPr="00917CCE">
        <w:t xml:space="preserve">Swanson, J. M., Arnold, L. E., Jensen, P., Hinshaw, S. P., Hechtman, L. T., Conners, C. K., . . . Group, M. C. (2018). Long- term outcomes in the Multimodal Treatment study of Children with ADHD (the MTA): from beginning to end. In T. Banaschewski, D. Coghill, &amp; A. Zuddas (Eds.), </w:t>
      </w:r>
      <w:r w:rsidRPr="00917CCE">
        <w:rPr>
          <w:i/>
        </w:rPr>
        <w:t>the Oxford Textbook of ADHD</w:t>
      </w:r>
      <w:r w:rsidRPr="00917CCE">
        <w:t xml:space="preserve"> (pp. 315-332). Oxford: Oxford University Press.</w:t>
      </w:r>
      <w:bookmarkEnd w:id="60"/>
    </w:p>
    <w:p w14:paraId="5B6A3FD5" w14:textId="77777777" w:rsidR="00917CCE" w:rsidRPr="00917CCE" w:rsidRDefault="00917CCE" w:rsidP="00917CCE">
      <w:pPr>
        <w:pStyle w:val="EndNoteBibliography"/>
        <w:spacing w:after="0"/>
        <w:ind w:left="720" w:hanging="720"/>
      </w:pPr>
      <w:bookmarkStart w:id="61" w:name="_ENREF_61"/>
      <w:r w:rsidRPr="00917CCE">
        <w:t xml:space="preserve">Wilens, T. E., &amp; Morrison, N. R. (2011). The intersection of attention-deficit/hyperactivity disorder and substance abuse. </w:t>
      </w:r>
      <w:r w:rsidRPr="00917CCE">
        <w:rPr>
          <w:i/>
        </w:rPr>
        <w:t>Curr Opin Psychiatry, 24</w:t>
      </w:r>
      <w:r w:rsidRPr="00917CCE">
        <w:t>(4), 280-285. doi:10.1097/YCO.0b013e328345c956</w:t>
      </w:r>
      <w:bookmarkEnd w:id="61"/>
    </w:p>
    <w:p w14:paraId="5A35AF14" w14:textId="77777777" w:rsidR="00917CCE" w:rsidRPr="00917CCE" w:rsidRDefault="00917CCE" w:rsidP="00917CCE">
      <w:pPr>
        <w:pStyle w:val="EndNoteBibliography"/>
        <w:spacing w:after="0"/>
        <w:ind w:left="720" w:hanging="720"/>
      </w:pPr>
      <w:bookmarkStart w:id="62" w:name="_ENREF_62"/>
      <w:r w:rsidRPr="00917CCE">
        <w:lastRenderedPageBreak/>
        <w:t xml:space="preserve">Wilens, T. E., &amp; Morrison, N. R. (2012). Substance-use disorders in adolescents and adults with ADHD: focus on treatment. </w:t>
      </w:r>
      <w:r w:rsidRPr="00917CCE">
        <w:rPr>
          <w:i/>
        </w:rPr>
        <w:t>Neuropsychiatry (London), 2</w:t>
      </w:r>
      <w:r w:rsidRPr="00917CCE">
        <w:t>(4), 301-312. doi:10.2217/npy.12.39</w:t>
      </w:r>
      <w:bookmarkEnd w:id="62"/>
    </w:p>
    <w:p w14:paraId="44FAD164" w14:textId="77777777" w:rsidR="00917CCE" w:rsidRPr="00917CCE" w:rsidRDefault="00917CCE" w:rsidP="00917CCE">
      <w:pPr>
        <w:pStyle w:val="EndNoteBibliography"/>
        <w:spacing w:after="0"/>
        <w:ind w:left="720" w:hanging="720"/>
      </w:pPr>
      <w:bookmarkStart w:id="63" w:name="_ENREF_63"/>
      <w:r w:rsidRPr="00917CCE">
        <w:t xml:space="preserve">Wright, N., Moldavsky, M., Schneider, J., Chakrabarti, I., Coates, J., Daley, D., . . . Sayal, K. (2015). Practitioner Review: Pathways to care for ADHD - a systematic review of barriers and facilitators. </w:t>
      </w:r>
      <w:r w:rsidRPr="00917CCE">
        <w:rPr>
          <w:i/>
        </w:rPr>
        <w:t>J Child Psychol Psychiatry, 56</w:t>
      </w:r>
      <w:r w:rsidRPr="00917CCE">
        <w:t>(6), 598-617. doi:10.1111/jcpp.12398</w:t>
      </w:r>
      <w:bookmarkEnd w:id="63"/>
    </w:p>
    <w:p w14:paraId="3A26E929" w14:textId="77777777" w:rsidR="00917CCE" w:rsidRPr="00917CCE" w:rsidRDefault="00917CCE" w:rsidP="00917CCE">
      <w:pPr>
        <w:pStyle w:val="EndNoteBibliography"/>
        <w:spacing w:after="0"/>
        <w:ind w:left="720" w:hanging="720"/>
      </w:pPr>
      <w:bookmarkStart w:id="64" w:name="_ENREF_64"/>
      <w:r w:rsidRPr="00917CCE">
        <w:t xml:space="preserve">Young, S., Gonzalez, R. A., Fridman, M., Hodgkins, P., Kim, K., &amp; Gudjonsson, G. H. (2018). The economic consequences of attention-deficit hyperactivity disorder in the Scottish prison system. </w:t>
      </w:r>
      <w:r w:rsidRPr="00917CCE">
        <w:rPr>
          <w:i/>
        </w:rPr>
        <w:t>BMC Psychiatry, 18</w:t>
      </w:r>
      <w:r w:rsidRPr="00917CCE">
        <w:t>(1), 210. doi:10.1186/s12888-018-1792-x</w:t>
      </w:r>
      <w:bookmarkEnd w:id="64"/>
    </w:p>
    <w:p w14:paraId="64041D04" w14:textId="77777777" w:rsidR="00917CCE" w:rsidRPr="00917CCE" w:rsidRDefault="00917CCE" w:rsidP="00917CCE">
      <w:pPr>
        <w:pStyle w:val="EndNoteBibliography"/>
        <w:spacing w:after="0"/>
        <w:ind w:left="720" w:hanging="720"/>
      </w:pPr>
      <w:bookmarkStart w:id="65" w:name="_ENREF_65"/>
      <w:r w:rsidRPr="00917CCE">
        <w:t xml:space="preserve">Zechmeister, I., Kilian, R., McDaid, D., &amp; group, M. (2008). Is it worth investing in mental health promotion and prevention of mental illness? A systematic review of the evidence from economic evaluations. </w:t>
      </w:r>
      <w:r w:rsidRPr="00917CCE">
        <w:rPr>
          <w:i/>
        </w:rPr>
        <w:t>BMC Public Health, 8</w:t>
      </w:r>
      <w:r w:rsidRPr="00917CCE">
        <w:t>, 20. doi:10.1186/1471-2458-8-20</w:t>
      </w:r>
      <w:bookmarkEnd w:id="65"/>
    </w:p>
    <w:p w14:paraId="61C1EDCB" w14:textId="77777777" w:rsidR="00917CCE" w:rsidRPr="00917CCE" w:rsidRDefault="00917CCE" w:rsidP="00917CCE">
      <w:pPr>
        <w:pStyle w:val="EndNoteBibliography"/>
        <w:ind w:left="720" w:hanging="720"/>
      </w:pPr>
      <w:bookmarkStart w:id="66" w:name="_ENREF_66"/>
      <w:r w:rsidRPr="00917CCE">
        <w:t xml:space="preserve">Zinnow, T., Banaschewski, T., Fallgatter, A. J., Jenkner, C., Philipp-Wiegmann, F., Philipsen, A., . . . Rosler, M. (2018). ESCAlate - Adaptive treatment approach for adolescents and adults with ADHD: study protocol for a randomized controlled trial. </w:t>
      </w:r>
      <w:r w:rsidRPr="00917CCE">
        <w:rPr>
          <w:i/>
        </w:rPr>
        <w:t>Trials, 19</w:t>
      </w:r>
      <w:r w:rsidRPr="00917CCE">
        <w:t>(1), 280. doi:10.1186/s13063-018-2665-9</w:t>
      </w:r>
      <w:bookmarkEnd w:id="66"/>
    </w:p>
    <w:p w14:paraId="487F567B" w14:textId="780E7E6A" w:rsidR="00F329E6" w:rsidRPr="000F70F1" w:rsidRDefault="00FC0B96" w:rsidP="00F329E6">
      <w:pPr>
        <w:rPr>
          <w:lang w:val="en-AU"/>
        </w:rPr>
      </w:pPr>
      <w:r w:rsidRPr="000F70F1">
        <w:rPr>
          <w:lang w:val="en-AU"/>
        </w:rPr>
        <w:fldChar w:fldCharType="end"/>
      </w:r>
    </w:p>
    <w:sectPr w:rsidR="00F329E6" w:rsidRPr="000F70F1">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C71FE2" w14:textId="77777777" w:rsidR="003C2379" w:rsidRDefault="003C2379" w:rsidP="005B3293">
      <w:pPr>
        <w:spacing w:after="0" w:line="240" w:lineRule="auto"/>
      </w:pPr>
      <w:r>
        <w:separator/>
      </w:r>
    </w:p>
  </w:endnote>
  <w:endnote w:type="continuationSeparator" w:id="0">
    <w:p w14:paraId="0F8193B4" w14:textId="77777777" w:rsidR="003C2379" w:rsidRDefault="003C2379" w:rsidP="005B32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034989"/>
      <w:docPartObj>
        <w:docPartGallery w:val="Page Numbers (Bottom of Page)"/>
        <w:docPartUnique/>
      </w:docPartObj>
    </w:sdtPr>
    <w:sdtEndPr>
      <w:rPr>
        <w:noProof/>
      </w:rPr>
    </w:sdtEndPr>
    <w:sdtContent>
      <w:p w14:paraId="51EF0936" w14:textId="12E43767" w:rsidR="000F56E8" w:rsidRDefault="000F56E8">
        <w:pPr>
          <w:pStyle w:val="Footer"/>
          <w:jc w:val="right"/>
        </w:pPr>
        <w:r>
          <w:fldChar w:fldCharType="begin"/>
        </w:r>
        <w:r>
          <w:instrText xml:space="preserve"> PAGE   \* MERGEFORMAT </w:instrText>
        </w:r>
        <w:r>
          <w:fldChar w:fldCharType="separate"/>
        </w:r>
        <w:r w:rsidR="0047204C">
          <w:rPr>
            <w:noProof/>
          </w:rPr>
          <w:t>2</w:t>
        </w:r>
        <w:r>
          <w:rPr>
            <w:noProof/>
          </w:rPr>
          <w:fldChar w:fldCharType="end"/>
        </w:r>
      </w:p>
    </w:sdtContent>
  </w:sdt>
  <w:p w14:paraId="31AB7742" w14:textId="77777777" w:rsidR="000F56E8" w:rsidRDefault="000F56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74BAB0" w14:textId="77777777" w:rsidR="003C2379" w:rsidRDefault="003C2379" w:rsidP="005B3293">
      <w:pPr>
        <w:spacing w:after="0" w:line="240" w:lineRule="auto"/>
      </w:pPr>
      <w:r>
        <w:separator/>
      </w:r>
    </w:p>
  </w:footnote>
  <w:footnote w:type="continuationSeparator" w:id="0">
    <w:p w14:paraId="5B15F0D1" w14:textId="77777777" w:rsidR="003C2379" w:rsidRDefault="003C2379" w:rsidP="005B329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331A2"/>
    <w:multiLevelType w:val="hybridMultilevel"/>
    <w:tmpl w:val="81040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F30F91"/>
    <w:multiLevelType w:val="hybridMultilevel"/>
    <w:tmpl w:val="C31A5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A953EC"/>
    <w:multiLevelType w:val="hybridMultilevel"/>
    <w:tmpl w:val="AB5A2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4" w15:restartNumberingAfterBreak="0">
    <w:nsid w:val="63726AA3"/>
    <w:multiLevelType w:val="multilevel"/>
    <w:tmpl w:val="9438904E"/>
    <w:lvl w:ilvl="0">
      <w:start w:val="1"/>
      <w:numFmt w:val="decimal"/>
      <w:pStyle w:val="InformationRequestBulle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6A713B54"/>
    <w:multiLevelType w:val="hybridMultilevel"/>
    <w:tmpl w:val="5AE44F9E"/>
    <w:lvl w:ilvl="0" w:tplc="E84EBE5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ftx9zs4as9pie9wwe5pzxuzssxarpx5ses&quot;&gt;My hard drive endnote library&lt;record-ids&gt;&lt;item&gt;30&lt;/item&gt;&lt;item&gt;32&lt;/item&gt;&lt;item&gt;33&lt;/item&gt;&lt;item&gt;34&lt;/item&gt;&lt;item&gt;35&lt;/item&gt;&lt;item&gt;36&lt;/item&gt;&lt;item&gt;37&lt;/item&gt;&lt;item&gt;38&lt;/item&gt;&lt;item&gt;39&lt;/item&gt;&lt;item&gt;41&lt;/item&gt;&lt;item&gt;42&lt;/item&gt;&lt;item&gt;43&lt;/item&gt;&lt;item&gt;49&lt;/item&gt;&lt;item&gt;50&lt;/item&gt;&lt;item&gt;51&lt;/item&gt;&lt;item&gt;78&lt;/item&gt;&lt;/record-ids&gt;&lt;/item&gt;&lt;/Libraries&gt;"/>
  </w:docVars>
  <w:rsids>
    <w:rsidRoot w:val="009B2B50"/>
    <w:rsid w:val="00011C3C"/>
    <w:rsid w:val="000126B2"/>
    <w:rsid w:val="000273C4"/>
    <w:rsid w:val="0003105B"/>
    <w:rsid w:val="000330DA"/>
    <w:rsid w:val="00042261"/>
    <w:rsid w:val="00047305"/>
    <w:rsid w:val="00057AC3"/>
    <w:rsid w:val="00063EFD"/>
    <w:rsid w:val="000906F4"/>
    <w:rsid w:val="00096025"/>
    <w:rsid w:val="00096B7A"/>
    <w:rsid w:val="000A031E"/>
    <w:rsid w:val="000A5C87"/>
    <w:rsid w:val="000B14D7"/>
    <w:rsid w:val="000F029C"/>
    <w:rsid w:val="000F56E8"/>
    <w:rsid w:val="000F70F1"/>
    <w:rsid w:val="00101250"/>
    <w:rsid w:val="00113AD8"/>
    <w:rsid w:val="00115EA8"/>
    <w:rsid w:val="00120B1D"/>
    <w:rsid w:val="00122CD0"/>
    <w:rsid w:val="001245A3"/>
    <w:rsid w:val="00131C34"/>
    <w:rsid w:val="00137E03"/>
    <w:rsid w:val="00147FDD"/>
    <w:rsid w:val="00165348"/>
    <w:rsid w:val="001834E8"/>
    <w:rsid w:val="0018755C"/>
    <w:rsid w:val="001C0984"/>
    <w:rsid w:val="001E2342"/>
    <w:rsid w:val="001F3411"/>
    <w:rsid w:val="002074E7"/>
    <w:rsid w:val="002225FB"/>
    <w:rsid w:val="00222EDC"/>
    <w:rsid w:val="00223B05"/>
    <w:rsid w:val="002372CB"/>
    <w:rsid w:val="00237AB9"/>
    <w:rsid w:val="002461ED"/>
    <w:rsid w:val="00247BCE"/>
    <w:rsid w:val="00250248"/>
    <w:rsid w:val="00254A37"/>
    <w:rsid w:val="00260B96"/>
    <w:rsid w:val="00274F77"/>
    <w:rsid w:val="00275765"/>
    <w:rsid w:val="0028098B"/>
    <w:rsid w:val="002836B4"/>
    <w:rsid w:val="002955BB"/>
    <w:rsid w:val="00296DD2"/>
    <w:rsid w:val="002A50F4"/>
    <w:rsid w:val="002B3EC3"/>
    <w:rsid w:val="002B46F6"/>
    <w:rsid w:val="002C70CF"/>
    <w:rsid w:val="002D45A0"/>
    <w:rsid w:val="002F16CE"/>
    <w:rsid w:val="002F3FC3"/>
    <w:rsid w:val="00300E8A"/>
    <w:rsid w:val="00301FF9"/>
    <w:rsid w:val="0032213E"/>
    <w:rsid w:val="00322BA9"/>
    <w:rsid w:val="00326D54"/>
    <w:rsid w:val="00327CD7"/>
    <w:rsid w:val="00332754"/>
    <w:rsid w:val="00334916"/>
    <w:rsid w:val="00335694"/>
    <w:rsid w:val="0034575B"/>
    <w:rsid w:val="00357D3A"/>
    <w:rsid w:val="003605FE"/>
    <w:rsid w:val="00365631"/>
    <w:rsid w:val="003751B0"/>
    <w:rsid w:val="00377068"/>
    <w:rsid w:val="003925EE"/>
    <w:rsid w:val="00396FF0"/>
    <w:rsid w:val="003A7063"/>
    <w:rsid w:val="003C2379"/>
    <w:rsid w:val="003D71D3"/>
    <w:rsid w:val="003F2A75"/>
    <w:rsid w:val="003F3647"/>
    <w:rsid w:val="004003CC"/>
    <w:rsid w:val="0040587B"/>
    <w:rsid w:val="0041383C"/>
    <w:rsid w:val="004146DC"/>
    <w:rsid w:val="0042405D"/>
    <w:rsid w:val="00441983"/>
    <w:rsid w:val="00450235"/>
    <w:rsid w:val="00466E55"/>
    <w:rsid w:val="0047204C"/>
    <w:rsid w:val="0048799D"/>
    <w:rsid w:val="004C0291"/>
    <w:rsid w:val="004C0998"/>
    <w:rsid w:val="004D3635"/>
    <w:rsid w:val="004F08AF"/>
    <w:rsid w:val="00504C0F"/>
    <w:rsid w:val="005128E7"/>
    <w:rsid w:val="00514494"/>
    <w:rsid w:val="005171D7"/>
    <w:rsid w:val="005249FA"/>
    <w:rsid w:val="00530367"/>
    <w:rsid w:val="005366DE"/>
    <w:rsid w:val="00552890"/>
    <w:rsid w:val="00563556"/>
    <w:rsid w:val="005656BA"/>
    <w:rsid w:val="005675D0"/>
    <w:rsid w:val="005765FF"/>
    <w:rsid w:val="00576B64"/>
    <w:rsid w:val="00586452"/>
    <w:rsid w:val="005943D0"/>
    <w:rsid w:val="005B3293"/>
    <w:rsid w:val="005D3AF6"/>
    <w:rsid w:val="005D513B"/>
    <w:rsid w:val="005D6879"/>
    <w:rsid w:val="005F6C2B"/>
    <w:rsid w:val="00610419"/>
    <w:rsid w:val="00652447"/>
    <w:rsid w:val="006551EF"/>
    <w:rsid w:val="00656813"/>
    <w:rsid w:val="00666A7A"/>
    <w:rsid w:val="006762DD"/>
    <w:rsid w:val="00686594"/>
    <w:rsid w:val="0069212B"/>
    <w:rsid w:val="006B36EB"/>
    <w:rsid w:val="006F0453"/>
    <w:rsid w:val="006F194B"/>
    <w:rsid w:val="006F65EC"/>
    <w:rsid w:val="006F74CE"/>
    <w:rsid w:val="007068DE"/>
    <w:rsid w:val="00712C53"/>
    <w:rsid w:val="007165F0"/>
    <w:rsid w:val="00746840"/>
    <w:rsid w:val="00752AA6"/>
    <w:rsid w:val="00761D4A"/>
    <w:rsid w:val="00763CDE"/>
    <w:rsid w:val="00776BD7"/>
    <w:rsid w:val="0078213D"/>
    <w:rsid w:val="007931E6"/>
    <w:rsid w:val="007C0BCD"/>
    <w:rsid w:val="007C4D17"/>
    <w:rsid w:val="007D744B"/>
    <w:rsid w:val="007E003F"/>
    <w:rsid w:val="007E04C9"/>
    <w:rsid w:val="007E3F5A"/>
    <w:rsid w:val="007E7082"/>
    <w:rsid w:val="007F7F13"/>
    <w:rsid w:val="008278F5"/>
    <w:rsid w:val="00841DE5"/>
    <w:rsid w:val="00847B42"/>
    <w:rsid w:val="008566EA"/>
    <w:rsid w:val="00857BE8"/>
    <w:rsid w:val="008657A1"/>
    <w:rsid w:val="00866429"/>
    <w:rsid w:val="0088027A"/>
    <w:rsid w:val="008865C2"/>
    <w:rsid w:val="00892228"/>
    <w:rsid w:val="00892F80"/>
    <w:rsid w:val="008A2778"/>
    <w:rsid w:val="008C1C4D"/>
    <w:rsid w:val="008C23AF"/>
    <w:rsid w:val="008C7C0E"/>
    <w:rsid w:val="008E4E31"/>
    <w:rsid w:val="008F14E3"/>
    <w:rsid w:val="008F2591"/>
    <w:rsid w:val="00900552"/>
    <w:rsid w:val="00905686"/>
    <w:rsid w:val="00914443"/>
    <w:rsid w:val="00917CCE"/>
    <w:rsid w:val="00930BB8"/>
    <w:rsid w:val="00934119"/>
    <w:rsid w:val="009379EB"/>
    <w:rsid w:val="009448AF"/>
    <w:rsid w:val="00971AAA"/>
    <w:rsid w:val="009801EA"/>
    <w:rsid w:val="0099533A"/>
    <w:rsid w:val="009A30A8"/>
    <w:rsid w:val="009B2B50"/>
    <w:rsid w:val="009D0448"/>
    <w:rsid w:val="009D4F0D"/>
    <w:rsid w:val="009F376F"/>
    <w:rsid w:val="00A05227"/>
    <w:rsid w:val="00A06B00"/>
    <w:rsid w:val="00A11C1D"/>
    <w:rsid w:val="00A2655B"/>
    <w:rsid w:val="00A36043"/>
    <w:rsid w:val="00A52A07"/>
    <w:rsid w:val="00A66638"/>
    <w:rsid w:val="00A97081"/>
    <w:rsid w:val="00AA611E"/>
    <w:rsid w:val="00AB3002"/>
    <w:rsid w:val="00AB7BE7"/>
    <w:rsid w:val="00AD38CF"/>
    <w:rsid w:val="00AE6B12"/>
    <w:rsid w:val="00AF0826"/>
    <w:rsid w:val="00B06D0C"/>
    <w:rsid w:val="00B07F1F"/>
    <w:rsid w:val="00B37DFE"/>
    <w:rsid w:val="00B4501F"/>
    <w:rsid w:val="00B5405A"/>
    <w:rsid w:val="00B54D12"/>
    <w:rsid w:val="00B60547"/>
    <w:rsid w:val="00B613D4"/>
    <w:rsid w:val="00B74037"/>
    <w:rsid w:val="00B77FF2"/>
    <w:rsid w:val="00B846C4"/>
    <w:rsid w:val="00BA1FAD"/>
    <w:rsid w:val="00BB1A1B"/>
    <w:rsid w:val="00BE078F"/>
    <w:rsid w:val="00BF1445"/>
    <w:rsid w:val="00C2059E"/>
    <w:rsid w:val="00C34C79"/>
    <w:rsid w:val="00C351C1"/>
    <w:rsid w:val="00C3529C"/>
    <w:rsid w:val="00C417F9"/>
    <w:rsid w:val="00C42251"/>
    <w:rsid w:val="00C66B09"/>
    <w:rsid w:val="00C7325E"/>
    <w:rsid w:val="00C84E62"/>
    <w:rsid w:val="00C86ECA"/>
    <w:rsid w:val="00CB1492"/>
    <w:rsid w:val="00CC001E"/>
    <w:rsid w:val="00CC32AB"/>
    <w:rsid w:val="00CD09D9"/>
    <w:rsid w:val="00CE0894"/>
    <w:rsid w:val="00CF62D2"/>
    <w:rsid w:val="00D022F4"/>
    <w:rsid w:val="00D041BB"/>
    <w:rsid w:val="00D110A8"/>
    <w:rsid w:val="00D23694"/>
    <w:rsid w:val="00D34007"/>
    <w:rsid w:val="00D35ECC"/>
    <w:rsid w:val="00D4225B"/>
    <w:rsid w:val="00D73354"/>
    <w:rsid w:val="00D77CA5"/>
    <w:rsid w:val="00D92842"/>
    <w:rsid w:val="00D973EE"/>
    <w:rsid w:val="00DA7704"/>
    <w:rsid w:val="00DB1BFE"/>
    <w:rsid w:val="00DD1C4C"/>
    <w:rsid w:val="00DF1042"/>
    <w:rsid w:val="00E01868"/>
    <w:rsid w:val="00E030CB"/>
    <w:rsid w:val="00E111A2"/>
    <w:rsid w:val="00E1239E"/>
    <w:rsid w:val="00E337C9"/>
    <w:rsid w:val="00E3632F"/>
    <w:rsid w:val="00E36F7F"/>
    <w:rsid w:val="00E444E2"/>
    <w:rsid w:val="00E5466D"/>
    <w:rsid w:val="00E56303"/>
    <w:rsid w:val="00E71DFB"/>
    <w:rsid w:val="00E76F4D"/>
    <w:rsid w:val="00E82D7A"/>
    <w:rsid w:val="00EA2345"/>
    <w:rsid w:val="00EA2376"/>
    <w:rsid w:val="00EA4AE4"/>
    <w:rsid w:val="00EB0EB2"/>
    <w:rsid w:val="00EC25ED"/>
    <w:rsid w:val="00EC5C47"/>
    <w:rsid w:val="00EE6FA0"/>
    <w:rsid w:val="00EF4DEC"/>
    <w:rsid w:val="00EF6C8C"/>
    <w:rsid w:val="00EF704E"/>
    <w:rsid w:val="00F02910"/>
    <w:rsid w:val="00F139A5"/>
    <w:rsid w:val="00F14BE8"/>
    <w:rsid w:val="00F31F15"/>
    <w:rsid w:val="00F329E6"/>
    <w:rsid w:val="00F451A3"/>
    <w:rsid w:val="00F54949"/>
    <w:rsid w:val="00F612ED"/>
    <w:rsid w:val="00F63AED"/>
    <w:rsid w:val="00F67912"/>
    <w:rsid w:val="00F73E74"/>
    <w:rsid w:val="00F86027"/>
    <w:rsid w:val="00F90F8F"/>
    <w:rsid w:val="00F95D00"/>
    <w:rsid w:val="00FA0254"/>
    <w:rsid w:val="00FA4880"/>
    <w:rsid w:val="00FA5EF1"/>
    <w:rsid w:val="00FA7D3C"/>
    <w:rsid w:val="00FB110F"/>
    <w:rsid w:val="00FC0B96"/>
    <w:rsid w:val="00FC6947"/>
    <w:rsid w:val="00FC792B"/>
    <w:rsid w:val="00FD55E8"/>
    <w:rsid w:val="00FE6BBB"/>
    <w:rsid w:val="00FE7190"/>
    <w:rsid w:val="00FF2388"/>
    <w:rsid w:val="00FF5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0D512A"/>
  <w15:chartTrackingRefBased/>
  <w15:docId w15:val="{18173CFC-3937-4FEE-8FB4-E9201E286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B2B5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39A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329E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329E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329E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2B50"/>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B2B50"/>
    <w:pPr>
      <w:ind w:left="720"/>
      <w:contextualSpacing/>
    </w:pPr>
  </w:style>
  <w:style w:type="paragraph" w:styleId="ListBullet">
    <w:name w:val="List Bullet"/>
    <w:basedOn w:val="BodyText"/>
    <w:rsid w:val="009B2B50"/>
    <w:pPr>
      <w:numPr>
        <w:numId w:val="2"/>
      </w:numPr>
      <w:tabs>
        <w:tab w:val="clear" w:pos="340"/>
        <w:tab w:val="num" w:pos="360"/>
      </w:tabs>
      <w:spacing w:before="120" w:after="0" w:line="300" w:lineRule="atLeast"/>
      <w:ind w:left="0" w:firstLine="0"/>
      <w:jc w:val="both"/>
    </w:pPr>
    <w:rPr>
      <w:rFonts w:ascii="Times New Roman" w:eastAsia="Times New Roman" w:hAnsi="Times New Roman" w:cs="Times New Roman"/>
      <w:sz w:val="24"/>
      <w:szCs w:val="20"/>
      <w:lang w:val="en-AU" w:eastAsia="en-AU"/>
    </w:rPr>
  </w:style>
  <w:style w:type="paragraph" w:styleId="BodyText">
    <w:name w:val="Body Text"/>
    <w:basedOn w:val="Normal"/>
    <w:link w:val="BodyTextChar"/>
    <w:uiPriority w:val="99"/>
    <w:semiHidden/>
    <w:unhideWhenUsed/>
    <w:rsid w:val="009B2B50"/>
    <w:pPr>
      <w:spacing w:after="120"/>
    </w:pPr>
  </w:style>
  <w:style w:type="character" w:customStyle="1" w:styleId="BodyTextChar">
    <w:name w:val="Body Text Char"/>
    <w:basedOn w:val="DefaultParagraphFont"/>
    <w:link w:val="BodyText"/>
    <w:uiPriority w:val="99"/>
    <w:semiHidden/>
    <w:rsid w:val="009B2B50"/>
  </w:style>
  <w:style w:type="character" w:styleId="FootnoteReference">
    <w:name w:val="footnote reference"/>
    <w:basedOn w:val="DefaultParagraphFont"/>
    <w:semiHidden/>
    <w:rsid w:val="005B3293"/>
    <w:rPr>
      <w:rFonts w:ascii="Times New Roman" w:hAnsi="Times New Roman"/>
      <w:position w:val="6"/>
      <w:sz w:val="20"/>
      <w:vertAlign w:val="baseline"/>
    </w:rPr>
  </w:style>
  <w:style w:type="paragraph" w:styleId="FootnoteText">
    <w:name w:val="footnote text"/>
    <w:basedOn w:val="BodyText"/>
    <w:link w:val="FootnoteTextChar"/>
    <w:rsid w:val="005B3293"/>
    <w:pPr>
      <w:tabs>
        <w:tab w:val="left" w:pos="284"/>
      </w:tabs>
      <w:spacing w:before="80" w:after="0" w:line="240" w:lineRule="exact"/>
      <w:ind w:left="284" w:hanging="284"/>
      <w:jc w:val="both"/>
    </w:pPr>
    <w:rPr>
      <w:rFonts w:ascii="Times New Roman" w:eastAsia="Times New Roman" w:hAnsi="Times New Roman" w:cs="Times New Roman"/>
      <w:sz w:val="20"/>
      <w:szCs w:val="20"/>
      <w:lang w:val="en-AU" w:eastAsia="en-AU"/>
    </w:rPr>
  </w:style>
  <w:style w:type="character" w:customStyle="1" w:styleId="FootnoteTextChar">
    <w:name w:val="Footnote Text Char"/>
    <w:basedOn w:val="DefaultParagraphFont"/>
    <w:link w:val="FootnoteText"/>
    <w:rsid w:val="005B3293"/>
    <w:rPr>
      <w:rFonts w:ascii="Times New Roman" w:eastAsia="Times New Roman" w:hAnsi="Times New Roman" w:cs="Times New Roman"/>
      <w:sz w:val="20"/>
      <w:szCs w:val="20"/>
      <w:lang w:val="en-AU" w:eastAsia="en-AU"/>
    </w:rPr>
  </w:style>
  <w:style w:type="paragraph" w:customStyle="1" w:styleId="Source">
    <w:name w:val="Source"/>
    <w:basedOn w:val="Normal"/>
    <w:next w:val="BodyText"/>
    <w:rsid w:val="005B3293"/>
    <w:pPr>
      <w:keepLines/>
      <w:spacing w:before="80" w:after="0" w:line="220" w:lineRule="exact"/>
      <w:jc w:val="both"/>
    </w:pPr>
    <w:rPr>
      <w:rFonts w:ascii="Arial" w:eastAsia="Times New Roman" w:hAnsi="Arial" w:cs="Times New Roman"/>
      <w:sz w:val="18"/>
      <w:szCs w:val="20"/>
      <w:lang w:val="en-AU" w:eastAsia="en-AU"/>
    </w:rPr>
  </w:style>
  <w:style w:type="paragraph" w:customStyle="1" w:styleId="Figure">
    <w:name w:val="Figure"/>
    <w:basedOn w:val="BodyText"/>
    <w:rsid w:val="005B3293"/>
    <w:pPr>
      <w:keepNext/>
      <w:spacing w:before="120" w:line="240" w:lineRule="atLeast"/>
      <w:jc w:val="center"/>
    </w:pPr>
    <w:rPr>
      <w:rFonts w:ascii="Times New Roman" w:eastAsia="Times New Roman" w:hAnsi="Times New Roman" w:cs="Times New Roman"/>
      <w:sz w:val="24"/>
      <w:szCs w:val="20"/>
      <w:lang w:val="en-AU" w:eastAsia="en-AU"/>
    </w:rPr>
  </w:style>
  <w:style w:type="paragraph" w:customStyle="1" w:styleId="FigureTitle">
    <w:name w:val="Figure Title"/>
    <w:basedOn w:val="Caption"/>
    <w:next w:val="Subtitle"/>
    <w:rsid w:val="005B3293"/>
    <w:pPr>
      <w:keepNext/>
      <w:keepLines/>
      <w:spacing w:before="120" w:after="80" w:line="280" w:lineRule="exact"/>
      <w:ind w:left="1474" w:hanging="1474"/>
    </w:pPr>
    <w:rPr>
      <w:rFonts w:ascii="Arial" w:eastAsia="Times New Roman" w:hAnsi="Arial" w:cs="Times New Roman"/>
      <w:b/>
      <w:i w:val="0"/>
      <w:iCs w:val="0"/>
      <w:color w:val="auto"/>
      <w:sz w:val="24"/>
      <w:szCs w:val="24"/>
      <w:lang w:val="en-AU" w:eastAsia="en-AU"/>
    </w:rPr>
  </w:style>
  <w:style w:type="paragraph" w:customStyle="1" w:styleId="BoxSpaceBelow">
    <w:name w:val="Box Space Below"/>
    <w:basedOn w:val="Normal"/>
    <w:rsid w:val="005B3293"/>
    <w:pPr>
      <w:spacing w:before="60" w:after="60" w:line="80" w:lineRule="exact"/>
      <w:jc w:val="both"/>
    </w:pPr>
    <w:rPr>
      <w:rFonts w:ascii="Arial" w:eastAsia="Times New Roman" w:hAnsi="Arial" w:cs="Times New Roman"/>
      <w:sz w:val="14"/>
      <w:szCs w:val="20"/>
      <w:lang w:val="en-AU" w:eastAsia="en-AU"/>
    </w:rPr>
  </w:style>
  <w:style w:type="paragraph" w:customStyle="1" w:styleId="Figurespace">
    <w:name w:val="Figure space"/>
    <w:basedOn w:val="Normal"/>
    <w:rsid w:val="005B3293"/>
    <w:pPr>
      <w:keepNext/>
      <w:spacing w:after="0" w:line="120" w:lineRule="exact"/>
      <w:jc w:val="both"/>
    </w:pPr>
    <w:rPr>
      <w:rFonts w:ascii="Arial" w:eastAsia="Times New Roman" w:hAnsi="Arial" w:cs="Times New Roman"/>
      <w:sz w:val="20"/>
      <w:szCs w:val="20"/>
      <w:lang w:val="en-AU" w:eastAsia="en-AU"/>
    </w:rPr>
  </w:style>
  <w:style w:type="paragraph" w:styleId="Caption">
    <w:name w:val="caption"/>
    <w:basedOn w:val="Normal"/>
    <w:next w:val="Normal"/>
    <w:uiPriority w:val="35"/>
    <w:semiHidden/>
    <w:unhideWhenUsed/>
    <w:qFormat/>
    <w:rsid w:val="005B3293"/>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5B329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B3293"/>
    <w:rPr>
      <w:rFonts w:eastAsiaTheme="minorEastAsia"/>
      <w:color w:val="5A5A5A" w:themeColor="text1" w:themeTint="A5"/>
      <w:spacing w:val="15"/>
    </w:rPr>
  </w:style>
  <w:style w:type="character" w:customStyle="1" w:styleId="Heading5Char">
    <w:name w:val="Heading 5 Char"/>
    <w:basedOn w:val="DefaultParagraphFont"/>
    <w:link w:val="Heading5"/>
    <w:uiPriority w:val="9"/>
    <w:semiHidden/>
    <w:rsid w:val="00F329E6"/>
    <w:rPr>
      <w:rFonts w:asciiTheme="majorHAnsi" w:eastAsiaTheme="majorEastAsia" w:hAnsiTheme="majorHAnsi" w:cstheme="majorBidi"/>
      <w:color w:val="2E74B5" w:themeColor="accent1" w:themeShade="BF"/>
    </w:rPr>
  </w:style>
  <w:style w:type="character" w:customStyle="1" w:styleId="Heading4Char">
    <w:name w:val="Heading 4 Char"/>
    <w:basedOn w:val="DefaultParagraphFont"/>
    <w:link w:val="Heading4"/>
    <w:uiPriority w:val="9"/>
    <w:semiHidden/>
    <w:rsid w:val="00F329E6"/>
    <w:rPr>
      <w:rFonts w:asciiTheme="majorHAnsi" w:eastAsiaTheme="majorEastAsia" w:hAnsiTheme="majorHAnsi" w:cstheme="majorBidi"/>
      <w:i/>
      <w:iCs/>
      <w:color w:val="2E74B5" w:themeColor="accent1" w:themeShade="BF"/>
    </w:rPr>
  </w:style>
  <w:style w:type="character" w:customStyle="1" w:styleId="Heading3Char">
    <w:name w:val="Heading 3 Char"/>
    <w:basedOn w:val="DefaultParagraphFont"/>
    <w:link w:val="Heading3"/>
    <w:uiPriority w:val="9"/>
    <w:rsid w:val="00F329E6"/>
    <w:rPr>
      <w:rFonts w:asciiTheme="majorHAnsi" w:eastAsiaTheme="majorEastAsia" w:hAnsiTheme="majorHAnsi" w:cstheme="majorBidi"/>
      <w:color w:val="1F4D78" w:themeColor="accent1" w:themeShade="7F"/>
      <w:sz w:val="24"/>
      <w:szCs w:val="24"/>
    </w:rPr>
  </w:style>
  <w:style w:type="paragraph" w:customStyle="1" w:styleId="InformationRequestBullet">
    <w:name w:val="Information Request Bullet"/>
    <w:basedOn w:val="ListBullet"/>
    <w:next w:val="BodyText"/>
    <w:rsid w:val="00F329E6"/>
    <w:pPr>
      <w:numPr>
        <w:numId w:val="3"/>
      </w:numPr>
      <w:spacing w:before="80" w:line="280" w:lineRule="atLeast"/>
    </w:pPr>
    <w:rPr>
      <w:rFonts w:ascii="Arial" w:hAnsi="Arial"/>
      <w:i/>
      <w:sz w:val="22"/>
    </w:rPr>
  </w:style>
  <w:style w:type="paragraph" w:customStyle="1" w:styleId="InformationRequestTitle">
    <w:name w:val="Information Request Title"/>
    <w:basedOn w:val="Normal"/>
    <w:next w:val="Normal"/>
    <w:rsid w:val="00F329E6"/>
    <w:pPr>
      <w:keepNext/>
      <w:keepLines/>
      <w:spacing w:before="240" w:after="0" w:line="280" w:lineRule="atLeast"/>
      <w:jc w:val="both"/>
    </w:pPr>
    <w:rPr>
      <w:rFonts w:ascii="Arial" w:eastAsia="Times New Roman" w:hAnsi="Arial" w:cs="Times New Roman"/>
      <w:i/>
      <w:caps/>
      <w:sz w:val="18"/>
      <w:szCs w:val="20"/>
      <w:lang w:val="en-AU" w:eastAsia="en-AU"/>
    </w:rPr>
  </w:style>
  <w:style w:type="paragraph" w:customStyle="1" w:styleId="BoxSpaceAboveElement">
    <w:name w:val="Box Space Above Element"/>
    <w:basedOn w:val="Normal"/>
    <w:link w:val="BoxSpaceAboveElementChar"/>
    <w:qFormat/>
    <w:rsid w:val="00F329E6"/>
    <w:pPr>
      <w:keepNext/>
      <w:spacing w:before="240" w:after="0" w:line="80" w:lineRule="exact"/>
    </w:pPr>
    <w:rPr>
      <w:rFonts w:ascii="Times New Roman" w:eastAsia="Times New Roman" w:hAnsi="Times New Roman" w:cs="Times New Roman"/>
      <w:b/>
      <w:vanish/>
      <w:color w:val="FF00FF"/>
      <w:sz w:val="14"/>
      <w:szCs w:val="20"/>
      <w:lang w:val="en-AU" w:eastAsia="en-AU"/>
    </w:rPr>
  </w:style>
  <w:style w:type="character" w:customStyle="1" w:styleId="BoxSpaceAboveElementChar">
    <w:name w:val="Box Space Above Element Char"/>
    <w:basedOn w:val="DefaultParagraphFont"/>
    <w:link w:val="BoxSpaceAboveElement"/>
    <w:rsid w:val="00F329E6"/>
    <w:rPr>
      <w:rFonts w:ascii="Times New Roman" w:eastAsia="Times New Roman" w:hAnsi="Times New Roman" w:cs="Times New Roman"/>
      <w:b/>
      <w:vanish/>
      <w:color w:val="FF00FF"/>
      <w:sz w:val="14"/>
      <w:szCs w:val="20"/>
      <w:lang w:val="en-AU" w:eastAsia="en-AU"/>
    </w:rPr>
  </w:style>
  <w:style w:type="paragraph" w:customStyle="1" w:styleId="EndNoteBibliographyTitle">
    <w:name w:val="EndNote Bibliography Title"/>
    <w:basedOn w:val="Normal"/>
    <w:link w:val="EndNoteBibliographyTitleChar"/>
    <w:rsid w:val="00FC0B9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C0B96"/>
    <w:rPr>
      <w:rFonts w:ascii="Calibri" w:hAnsi="Calibri" w:cs="Calibri"/>
      <w:noProof/>
    </w:rPr>
  </w:style>
  <w:style w:type="paragraph" w:customStyle="1" w:styleId="EndNoteBibliography">
    <w:name w:val="EndNote Bibliography"/>
    <w:basedOn w:val="Normal"/>
    <w:link w:val="EndNoteBibliographyChar"/>
    <w:rsid w:val="00FC0B9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C0B96"/>
    <w:rPr>
      <w:rFonts w:ascii="Calibri" w:hAnsi="Calibri" w:cs="Calibri"/>
      <w:noProof/>
    </w:rPr>
  </w:style>
  <w:style w:type="character" w:styleId="Hyperlink">
    <w:name w:val="Hyperlink"/>
    <w:basedOn w:val="DefaultParagraphFont"/>
    <w:uiPriority w:val="99"/>
    <w:unhideWhenUsed/>
    <w:rsid w:val="00FC0B96"/>
    <w:rPr>
      <w:color w:val="0563C1" w:themeColor="hyperlink"/>
      <w:u w:val="single"/>
    </w:rPr>
  </w:style>
  <w:style w:type="character" w:styleId="CommentReference">
    <w:name w:val="annotation reference"/>
    <w:basedOn w:val="DefaultParagraphFont"/>
    <w:uiPriority w:val="99"/>
    <w:semiHidden/>
    <w:unhideWhenUsed/>
    <w:rsid w:val="00096025"/>
    <w:rPr>
      <w:sz w:val="16"/>
      <w:szCs w:val="16"/>
    </w:rPr>
  </w:style>
  <w:style w:type="paragraph" w:styleId="CommentText">
    <w:name w:val="annotation text"/>
    <w:basedOn w:val="Normal"/>
    <w:link w:val="CommentTextChar"/>
    <w:uiPriority w:val="99"/>
    <w:semiHidden/>
    <w:unhideWhenUsed/>
    <w:rsid w:val="00096025"/>
    <w:pPr>
      <w:spacing w:line="240" w:lineRule="auto"/>
    </w:pPr>
    <w:rPr>
      <w:sz w:val="20"/>
      <w:szCs w:val="20"/>
    </w:rPr>
  </w:style>
  <w:style w:type="character" w:customStyle="1" w:styleId="CommentTextChar">
    <w:name w:val="Comment Text Char"/>
    <w:basedOn w:val="DefaultParagraphFont"/>
    <w:link w:val="CommentText"/>
    <w:uiPriority w:val="99"/>
    <w:semiHidden/>
    <w:rsid w:val="00096025"/>
    <w:rPr>
      <w:sz w:val="20"/>
      <w:szCs w:val="20"/>
    </w:rPr>
  </w:style>
  <w:style w:type="paragraph" w:styleId="CommentSubject">
    <w:name w:val="annotation subject"/>
    <w:basedOn w:val="CommentText"/>
    <w:next w:val="CommentText"/>
    <w:link w:val="CommentSubjectChar"/>
    <w:uiPriority w:val="99"/>
    <w:semiHidden/>
    <w:unhideWhenUsed/>
    <w:rsid w:val="00096025"/>
    <w:rPr>
      <w:b/>
      <w:bCs/>
    </w:rPr>
  </w:style>
  <w:style w:type="character" w:customStyle="1" w:styleId="CommentSubjectChar">
    <w:name w:val="Comment Subject Char"/>
    <w:basedOn w:val="CommentTextChar"/>
    <w:link w:val="CommentSubject"/>
    <w:uiPriority w:val="99"/>
    <w:semiHidden/>
    <w:rsid w:val="00096025"/>
    <w:rPr>
      <w:b/>
      <w:bCs/>
      <w:sz w:val="20"/>
      <w:szCs w:val="20"/>
    </w:rPr>
  </w:style>
  <w:style w:type="paragraph" w:styleId="BalloonText">
    <w:name w:val="Balloon Text"/>
    <w:basedOn w:val="Normal"/>
    <w:link w:val="BalloonTextChar"/>
    <w:uiPriority w:val="99"/>
    <w:semiHidden/>
    <w:unhideWhenUsed/>
    <w:rsid w:val="000960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6025"/>
    <w:rPr>
      <w:rFonts w:ascii="Segoe UI" w:hAnsi="Segoe UI" w:cs="Segoe UI"/>
      <w:sz w:val="18"/>
      <w:szCs w:val="18"/>
    </w:rPr>
  </w:style>
  <w:style w:type="character" w:customStyle="1" w:styleId="Heading2Char">
    <w:name w:val="Heading 2 Char"/>
    <w:basedOn w:val="DefaultParagraphFont"/>
    <w:link w:val="Heading2"/>
    <w:uiPriority w:val="9"/>
    <w:rsid w:val="00F139A5"/>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3751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51B0"/>
  </w:style>
  <w:style w:type="paragraph" w:styleId="Footer">
    <w:name w:val="footer"/>
    <w:basedOn w:val="Normal"/>
    <w:link w:val="FooterChar"/>
    <w:uiPriority w:val="99"/>
    <w:unhideWhenUsed/>
    <w:rsid w:val="003751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51B0"/>
  </w:style>
  <w:style w:type="paragraph" w:styleId="Revision">
    <w:name w:val="Revision"/>
    <w:hidden/>
    <w:uiPriority w:val="99"/>
    <w:semiHidden/>
    <w:rsid w:val="002F16CE"/>
    <w:pPr>
      <w:spacing w:after="0" w:line="240" w:lineRule="auto"/>
    </w:pPr>
  </w:style>
  <w:style w:type="character" w:customStyle="1" w:styleId="UnresolvedMention1">
    <w:name w:val="Unresolved Mention1"/>
    <w:basedOn w:val="DefaultParagraphFont"/>
    <w:uiPriority w:val="99"/>
    <w:semiHidden/>
    <w:unhideWhenUsed/>
    <w:rsid w:val="003327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https://www.nice.org.uk/guidance/cg159"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https://www.nice.org.uk/guidance/cg158" TargetMode="External"/><Relationship Id="rId2" Type="http://schemas.openxmlformats.org/officeDocument/2006/relationships/customXml" Target="../customXml/item2.xml"/><Relationship Id="rId16" Type="http://schemas.openxmlformats.org/officeDocument/2006/relationships/hyperlink" Target="https://www.nice.org.uk/guidance/ng87"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hyperlink" Target="https://www.nice.org.uk/guidance/cg170" TargetMode="External"/><Relationship Id="rId10" Type="http://schemas.openxmlformats.org/officeDocument/2006/relationships/settings" Target="settings.xml"/><Relationship Id="rId19" Type="http://schemas.openxmlformats.org/officeDocument/2006/relationships/hyperlink" Target="https://www.rchpoll.org.au/polls/child-mental-health-problemscan-parents-spot-the-signs/"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https://aadpa.com.a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False</openByDefault>
  <xsnScope/>
</customXsn>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1" ma:contentTypeDescription="" ma:contentTypeScope="" ma:versionID="1371c1e2f994c8a0d2ddcb222a04ae90">
  <xsd:schema xmlns:xsd="http://www.w3.org/2001/XMLSchema" xmlns:xs="http://www.w3.org/2001/XMLSchema" xmlns:p="http://schemas.microsoft.com/office/2006/metadata/properties" xmlns:ns2="3f4bcce7-ac1a-4c9d-aa3e-7e77695652db" targetNamespace="http://schemas.microsoft.com/office/2006/metadata/properties" ma:root="true" ma:fieldsID="ee321a0eac3c34f494efc8390531e923"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mso-contentType ?>
<SharedContentType xmlns="Microsoft.SharePoint.Taxonomy.ContentTypeSync" SourceId="70da5c63-8548-4ac8-9616-83b0f373280e" ContentTypeId="0x0101007916246811615643A710C6FEAFF56A871105" PreviousValue="false"/>
</file>

<file path=customXml/item6.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documentManagement>
</p:properties>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A4E24-3C15-4E74-9298-9DC7A39D3BBE}">
  <ds:schemaRefs>
    <ds:schemaRef ds:uri="http://schemas.microsoft.com/office/2006/metadata/customXsn"/>
  </ds:schemaRefs>
</ds:datastoreItem>
</file>

<file path=customXml/itemProps2.xml><?xml version="1.0" encoding="utf-8"?>
<ds:datastoreItem xmlns:ds="http://schemas.openxmlformats.org/officeDocument/2006/customXml" ds:itemID="{FB0A1CCB-9C70-4079-8B23-C25996D85A08}">
  <ds:schemaRefs>
    <ds:schemaRef ds:uri="http://schemas.microsoft.com/sharepoint/v3/contenttype/forms"/>
  </ds:schemaRefs>
</ds:datastoreItem>
</file>

<file path=customXml/itemProps3.xml><?xml version="1.0" encoding="utf-8"?>
<ds:datastoreItem xmlns:ds="http://schemas.openxmlformats.org/officeDocument/2006/customXml" ds:itemID="{F43BA599-C032-4A2C-B990-E953556B74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B35A6B8-E6C4-4C75-B86C-E10EBD60C9E7}">
  <ds:schemaRefs>
    <ds:schemaRef ds:uri="http://schemas.microsoft.com/sharepoint/events"/>
  </ds:schemaRefs>
</ds:datastoreItem>
</file>

<file path=customXml/itemProps5.xml><?xml version="1.0" encoding="utf-8"?>
<ds:datastoreItem xmlns:ds="http://schemas.openxmlformats.org/officeDocument/2006/customXml" ds:itemID="{7772CE91-6178-4A3E-88AE-D658B62114EF}">
  <ds:schemaRefs>
    <ds:schemaRef ds:uri="Microsoft.SharePoint.Taxonomy.ContentTypeSync"/>
  </ds:schemaRefs>
</ds:datastoreItem>
</file>

<file path=customXml/itemProps6.xml><?xml version="1.0" encoding="utf-8"?>
<ds:datastoreItem xmlns:ds="http://schemas.openxmlformats.org/officeDocument/2006/customXml" ds:itemID="{460654EA-2BE3-4252-9AAF-D4EF840DF40F}">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3f4bcce7-ac1a-4c9d-aa3e-7e77695652db"/>
    <ds:schemaRef ds:uri="http://www.w3.org/XML/1998/namespace"/>
    <ds:schemaRef ds:uri="http://purl.org/dc/dcmitype/"/>
  </ds:schemaRefs>
</ds:datastoreItem>
</file>

<file path=customXml/itemProps7.xml><?xml version="1.0" encoding="utf-8"?>
<ds:datastoreItem xmlns:ds="http://schemas.openxmlformats.org/officeDocument/2006/customXml" ds:itemID="{A0F17BE8-15AF-4A40-A208-37185AB6D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6</Pages>
  <Words>16271</Words>
  <Characters>92745</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Submission 236 - University of Melbourne - Mental Health - Public inquiry</vt:lpstr>
    </vt:vector>
  </TitlesOfParts>
  <Company>University of Melbourne</Company>
  <LinksUpToDate>false</LinksUpToDate>
  <CharactersWithSpaces>1087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236 - University of Melbourne - Mental Health - Public inquiry</dc:title>
  <dc:subject/>
  <dc:creator>University of Melbourne</dc:creator>
  <cp:keywords/>
  <dc:description/>
  <cp:lastModifiedBy>Pimperl, Mark</cp:lastModifiedBy>
  <cp:revision>5</cp:revision>
  <dcterms:created xsi:type="dcterms:W3CDTF">2019-04-05T02:40:00Z</dcterms:created>
  <dcterms:modified xsi:type="dcterms:W3CDTF">2019-04-11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9025211412240E4C9823C37D4A9F3E35</vt:lpwstr>
  </property>
  <property fmtid="{D5CDD505-2E9C-101B-9397-08002B2CF9AE}" pid="3" name="c401844703f64372bb0e85d87d761fe6">
    <vt:lpwstr>Reference Only|923c7a19-3b10-4b1a-aa53-490b73d512fc</vt:lpwstr>
  </property>
  <property fmtid="{D5CDD505-2E9C-101B-9397-08002B2CF9AE}" pid="4" name="Record Tag">
    <vt:lpwstr>139;#Submissions|c6e0dbf8-5444-433c-844d-d567dd519a05</vt:lpwstr>
  </property>
  <property fmtid="{D5CDD505-2E9C-101B-9397-08002B2CF9AE}" pid="5" name="TaxKeyword">
    <vt:lpwstr/>
  </property>
  <property fmtid="{D5CDD505-2E9C-101B-9397-08002B2CF9AE}" pid="6" name="Retain">
    <vt:lpwstr>138;#Reference Only|923c7a19-3b10-4b1a-aa53-490b73d512fc</vt:lpwstr>
  </property>
</Properties>
</file>